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4E45E4" w14:textId="471DD595" w:rsidR="0069219B" w:rsidRPr="0069219B" w:rsidRDefault="0069219B" w:rsidP="009B794E">
      <w:pPr>
        <w:rPr>
          <w:u w:val="single"/>
        </w:rPr>
      </w:pPr>
      <w:r w:rsidRPr="0069219B">
        <w:rPr>
          <w:u w:val="single"/>
        </w:rPr>
        <w:t xml:space="preserve">Online </w:t>
      </w:r>
      <w:r w:rsidR="00F01DE1">
        <w:rPr>
          <w:u w:val="single"/>
        </w:rPr>
        <w:t>S</w:t>
      </w:r>
      <w:r w:rsidRPr="0069219B">
        <w:rPr>
          <w:u w:val="single"/>
        </w:rPr>
        <w:t>upplementary Appendix 1</w:t>
      </w:r>
    </w:p>
    <w:p w14:paraId="6B6A0021" w14:textId="6F52FA03" w:rsidR="0065030A" w:rsidRDefault="009B794E" w:rsidP="009B794E">
      <w:r>
        <w:t>Emma Nichols</w:t>
      </w:r>
      <w:r w:rsidR="0078161B">
        <w:fldChar w:fldCharType="begin"/>
      </w:r>
      <w:r w:rsidR="0078161B">
        <w:instrText xml:space="preserve"> ADDIN ZOTERO_ITEM CSL_CITATION {"citationID":"E43WLwFE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78161B">
        <w:fldChar w:fldCharType="separate"/>
      </w:r>
      <w:r w:rsidR="0078161B" w:rsidRPr="0078161B">
        <w:rPr>
          <w:rFonts w:ascii="Calibri" w:hAnsi="Calibri" w:cs="Calibri"/>
          <w:szCs w:val="24"/>
          <w:vertAlign w:val="superscript"/>
        </w:rPr>
        <w:t>1</w:t>
      </w:r>
      <w:r w:rsidR="0078161B">
        <w:fldChar w:fldCharType="end"/>
      </w:r>
      <w:r>
        <w:t>, Foad Abd-Allah</w:t>
      </w:r>
      <w:r w:rsidR="0078161B">
        <w:fldChar w:fldCharType="begin"/>
      </w:r>
      <w:r w:rsidR="0078161B">
        <w:instrText xml:space="preserve"> ADDIN ZOTERO_ITEM CSL_CITATION {"citationID":"IzACQNzw","properties":{"formattedCitation":"\\super 2\\nosupersub{}","plainCitation":"2","noteIndex":0},"citationItems":[{"id":21941,"uris":["http://zotero.org/groups/2154524/items/8WTKILXC"],"uri":["http://zotero.org/groups/2154524/items/8WTKILXC"],"itemData":{"id":21941,"type":"book","title":"Department of Neurology, Cairo University, Cairo, Egypt"}}],"schema":"https://github.com/citation-style-language/schema/raw/master/csl-citation.json"} </w:instrText>
      </w:r>
      <w:r w:rsidR="0078161B">
        <w:fldChar w:fldCharType="separate"/>
      </w:r>
      <w:r w:rsidR="0078161B" w:rsidRPr="0078161B">
        <w:rPr>
          <w:rFonts w:ascii="Calibri" w:hAnsi="Calibri" w:cs="Calibri"/>
          <w:szCs w:val="24"/>
          <w:vertAlign w:val="superscript"/>
        </w:rPr>
        <w:t>2</w:t>
      </w:r>
      <w:r w:rsidR="0078161B">
        <w:fldChar w:fldCharType="end"/>
      </w:r>
      <w:r>
        <w:t>, Amir Abdoli</w:t>
      </w:r>
      <w:r w:rsidR="0078161B">
        <w:fldChar w:fldCharType="begin"/>
      </w:r>
      <w:r w:rsidR="0078161B">
        <w:instrText xml:space="preserve"> ADDIN ZOTERO_ITEM CSL_CITATION {"citationID":"bdPhH9LH","properties":{"formattedCitation":"\\super 3\\nosupersub{}","plainCitation":"3","noteIndex":0},"citationItems":[{"id":21958,"uris":["http://zotero.org/groups/2154524/items/AYBU25NU"],"uri":["http://zotero.org/groups/2154524/items/AYBU25NU"],"itemData":{"id":21958,"type":"book","title":"Department of Parasitology and Mycology, Jahrom University of Medical Sciences, Jahrom, Iran"}}],"schema":"https://github.com/citation-style-language/schema/raw/master/csl-citation.json"} </w:instrText>
      </w:r>
      <w:r w:rsidR="0078161B">
        <w:fldChar w:fldCharType="separate"/>
      </w:r>
      <w:r w:rsidR="0078161B" w:rsidRPr="0078161B">
        <w:rPr>
          <w:rFonts w:ascii="Calibri" w:hAnsi="Calibri" w:cs="Calibri"/>
          <w:szCs w:val="24"/>
          <w:vertAlign w:val="superscript"/>
        </w:rPr>
        <w:t>3</w:t>
      </w:r>
      <w:r w:rsidR="0078161B">
        <w:fldChar w:fldCharType="end"/>
      </w:r>
      <w:r>
        <w:t>, Eman Abu-Gharbieh</w:t>
      </w:r>
      <w:r w:rsidR="0078161B">
        <w:fldChar w:fldCharType="begin"/>
      </w:r>
      <w:r w:rsidR="0078161B">
        <w:instrText xml:space="preserve"> ADDIN ZOTERO_ITEM CSL_CITATION {"citationID":"fnaHs8K0","properties":{"formattedCitation":"\\super 4\\nosupersub{}","plainCitation":"4","noteIndex":0},"citationItems":[{"id":21908,"uris":["http://zotero.org/groups/2154524/items/9C87TAZK"],"uri":["http://zotero.org/groups/2154524/items/9C87TAZK"],"itemData":{"id":21908,"type":"book","title":"Department of Clinical Sciences, University of Sharjah, Sharjah, United Arab Emirates"}}],"schema":"https://github.com/citation-style-language/schema/raw/master/csl-citation.json"} </w:instrText>
      </w:r>
      <w:r w:rsidR="0078161B">
        <w:fldChar w:fldCharType="separate"/>
      </w:r>
      <w:r w:rsidR="0078161B" w:rsidRPr="0078161B">
        <w:rPr>
          <w:rFonts w:ascii="Calibri" w:hAnsi="Calibri" w:cs="Calibri"/>
          <w:szCs w:val="24"/>
          <w:vertAlign w:val="superscript"/>
        </w:rPr>
        <w:t>4</w:t>
      </w:r>
      <w:r w:rsidR="0078161B">
        <w:fldChar w:fldCharType="end"/>
      </w:r>
      <w:r>
        <w:t>, Jaimie D Adelson</w:t>
      </w:r>
      <w:r w:rsidR="00EE3F4E">
        <w:fldChar w:fldCharType="begin"/>
      </w:r>
      <w:r w:rsidR="00EE3F4E">
        <w:instrText xml:space="preserve"> ADDIN ZOTERO_ITEM CSL_CITATION {"citationID":"veISSlBA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</w:t>
      </w:r>
      <w:r w:rsidR="00EE3F4E">
        <w:fldChar w:fldCharType="end"/>
      </w:r>
      <w:r>
        <w:t>, Rufus Olusola Akinyemi</w:t>
      </w:r>
      <w:r w:rsidR="0078161B">
        <w:fldChar w:fldCharType="begin"/>
      </w:r>
      <w:r w:rsidR="0078161B">
        <w:instrText xml:space="preserve"> ADDIN ZOTERO_ITEM CSL_CITATION {"citationID":"PGAMbV6t","properties":{"formattedCitation":"\\super 5\\nosupersub{}","plainCitation":"5","noteIndex":0},"citationItems":[{"id":22020,"uris":["http://zotero.org/groups/2154524/items/QTLY239R"],"uri":["http://zotero.org/groups/2154524/items/QTLY239R"],"itemData":{"id":22020,"type":"book","title":"Institute for Advanced Medical Research and Training, University of Ibadan, Ibadan, Nigeria"}}],"schema":"https://github.com/citation-style-language/schema/raw/master/csl-citation.json"} </w:instrText>
      </w:r>
      <w:r w:rsidR="0078161B">
        <w:fldChar w:fldCharType="separate"/>
      </w:r>
      <w:r w:rsidR="0078161B" w:rsidRPr="0078161B">
        <w:rPr>
          <w:rFonts w:ascii="Calibri" w:hAnsi="Calibri" w:cs="Calibri"/>
          <w:szCs w:val="24"/>
          <w:vertAlign w:val="superscript"/>
        </w:rPr>
        <w:t>5</w:t>
      </w:r>
      <w:r w:rsidR="0078161B">
        <w:fldChar w:fldCharType="end"/>
      </w:r>
      <w:r w:rsidR="00EE3F4E">
        <w:t xml:space="preserve"> </w:t>
      </w:r>
      <w:r w:rsidR="00EE3F4E">
        <w:fldChar w:fldCharType="begin"/>
      </w:r>
      <w:r w:rsidR="00EE3F4E">
        <w:instrText xml:space="preserve"> ADDIN ZOTERO_ITEM CSL_CITATION {"citationID":"x5bdXFAn","properties":{"formattedCitation":"\\super 6\\nosupersub{}","plainCitation":"6","noteIndex":0},"citationItems":[{"id":22026,"uris":["http://zotero.org/groups/2154524/items/73CZ6CDV"],"uri":["http://zotero.org/groups/2154524/items/73CZ6CDV"],"itemData":{"id":22026,"type":"book","title":"Institute of Neuroscience, Newcastle University, Newcastle upon Tyne, UK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6</w:t>
      </w:r>
      <w:r w:rsidR="00EE3F4E">
        <w:fldChar w:fldCharType="end"/>
      </w:r>
      <w:r>
        <w:t>, Fahad Mashhour Alanezi</w:t>
      </w:r>
      <w:r w:rsidR="0078161B">
        <w:fldChar w:fldCharType="begin"/>
      </w:r>
      <w:r w:rsidR="00EE3F4E">
        <w:instrText xml:space="preserve"> ADDIN ZOTERO_ITEM CSL_CITATION {"citationID":"trqexNc0","properties":{"formattedCitation":"\\super 7\\nosupersub{}","plainCitation":"7","noteIndex":0},"citationItems":[{"id":22017,"uris":["http://zotero.org/groups/2154524/items/ZZ6WNFRS"],"uri":["http://zotero.org/groups/2154524/items/ZZ6WNFRS"],"itemData":{"id":22017,"type":"book","title":"Imam Abdulrahman Bin Faisal University, Dammam, Saudi Arabia"}}],"schema":"https://github.com/citation-style-language/schema/raw/master/csl-citation.json"} </w:instrText>
      </w:r>
      <w:r w:rsidR="0078161B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7</w:t>
      </w:r>
      <w:r w:rsidR="0078161B">
        <w:fldChar w:fldCharType="end"/>
      </w:r>
      <w:r>
        <w:t>, Vahid Alipour</w:t>
      </w:r>
      <w:r w:rsidR="0078161B">
        <w:fldChar w:fldCharType="begin"/>
      </w:r>
      <w:r w:rsidR="00EE3F4E">
        <w:instrText xml:space="preserve"> ADDIN ZOTERO_ITEM CSL_CITATION {"citationID":"m7kYi8Jc","properties":{"formattedCitation":"\\super 8\\nosupersub{}","plainCitation":"8","noteIndex":0},"citationItems":[{"id":22013,"uris":["http://zotero.org/groups/2154524/items/KI24N5SA"],"uri":["http://zotero.org/groups/2154524/items/KI24N5SA"],"itemData":{"id":22013,"type":"book","title":"Health Management and Economics Research Center, Iran University of Medical Sciences, Tehran, Iran"}}],"schema":"https://github.com/citation-style-language/schema/raw/master/csl-citation.json"} </w:instrText>
      </w:r>
      <w:r w:rsidR="0078161B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8</w:t>
      </w:r>
      <w:r w:rsidR="0078161B">
        <w:fldChar w:fldCharType="end"/>
      </w:r>
      <w:r w:rsidR="00EE3F4E">
        <w:t xml:space="preserve"> </w:t>
      </w:r>
      <w:r w:rsidR="00EE3F4E">
        <w:fldChar w:fldCharType="begin"/>
      </w:r>
      <w:r w:rsidR="00EE3F4E">
        <w:instrText xml:space="preserve"> ADDIN ZOTERO_ITEM CSL_CITATION {"citationID":"Rq0KyChO","properties":{"formattedCitation":"\\super 9\\nosupersub{}","plainCitation":"9","noteIndex":0},"citationItems":[{"id":22012,"uris":["http://zotero.org/groups/2154524/items/LCUXXCJJ"],"uri":["http://zotero.org/groups/2154524/items/LCUXXCJJ"],"itemData":{"id":22012,"type":"book","title":"Health Economics Department, Iran University of Medical Sciences, Tehran, Iran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9</w:t>
      </w:r>
      <w:r w:rsidR="00EE3F4E">
        <w:fldChar w:fldCharType="end"/>
      </w:r>
      <w:r>
        <w:t>, Jalal Arabloo</w:t>
      </w:r>
      <w:r w:rsidR="0078161B">
        <w:fldChar w:fldCharType="begin"/>
      </w:r>
      <w:r w:rsidR="00EE3F4E">
        <w:instrText xml:space="preserve"> ADDIN ZOTERO_ITEM CSL_CITATION {"citationID":"Hsbd3uJq","properties":{"formattedCitation":"\\super 8\\nosupersub{}","plainCitation":"8","noteIndex":0},"citationItems":[{"id":22013,"uris":["http://zotero.org/groups/2154524/items/KI24N5SA"],"uri":["http://zotero.org/groups/2154524/items/KI24N5SA"],"itemData":{"id":22013,"type":"book","title":"Health Management and Economics Research Center, Iran University of Medical Sciences, Tehran, Iran"}}],"schema":"https://github.com/citation-style-language/schema/raw/master/csl-citation.json"} </w:instrText>
      </w:r>
      <w:r w:rsidR="0078161B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8</w:t>
      </w:r>
      <w:r w:rsidR="0078161B">
        <w:fldChar w:fldCharType="end"/>
      </w:r>
      <w:r>
        <w:t>, Getinet Ayano</w:t>
      </w:r>
      <w:r w:rsidR="0078161B">
        <w:fldChar w:fldCharType="begin"/>
      </w:r>
      <w:r w:rsidR="00EE3F4E">
        <w:instrText xml:space="preserve"> ADDIN ZOTERO_ITEM CSL_CITATION {"citationID":"WHtuecR9","properties":{"formattedCitation":"\\super 10\\nosupersub{}","plainCitation":"10","noteIndex":0},"citationItems":[{"id":22079,"uris":["http://zotero.org/groups/2154524/items/4YYV2SHS"],"uri":["http://zotero.org/groups/2154524/items/4YYV2SHS"],"itemData":{"id":22079,"type":"book","title":"School of Public Health, Curtin University, Perth, WA, Australia"}}],"schema":"https://github.com/citation-style-language/schema/raw/master/csl-citation.json"} </w:instrText>
      </w:r>
      <w:r w:rsidR="0078161B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0</w:t>
      </w:r>
      <w:r w:rsidR="0078161B">
        <w:fldChar w:fldCharType="end"/>
      </w:r>
      <w:r>
        <w:t>, Atif Amin Baig</w:t>
      </w:r>
      <w:r w:rsidR="0078161B">
        <w:fldChar w:fldCharType="begin"/>
      </w:r>
      <w:r w:rsidR="00EE3F4E">
        <w:instrText xml:space="preserve"> ADDIN ZOTERO_ITEM CSL_CITATION {"citationID":"9eaGxoGx","properties":{"formattedCitation":"\\super 11\\nosupersub{}","plainCitation":"11","noteIndex":0},"citationItems":[{"id":22090,"uris":["http://zotero.org/groups/2154524/items/67HHAC4T"],"uri":["http://zotero.org/groups/2154524/items/67HHAC4T"],"itemData":{"id":22090,"type":"book","title":"Unit of Biochemistry, Sultan Zainal Abidin University (Universiti Sultan Zainal Abidin), Kuala Terengganu, Malaysia"}}],"schema":"https://github.com/citation-style-language/schema/raw/master/csl-citation.json"} </w:instrText>
      </w:r>
      <w:r w:rsidR="0078161B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1</w:t>
      </w:r>
      <w:r w:rsidR="0078161B">
        <w:fldChar w:fldCharType="end"/>
      </w:r>
      <w:r>
        <w:t>, Maciej Banach</w:t>
      </w:r>
      <w:r w:rsidR="0078161B">
        <w:fldChar w:fldCharType="begin"/>
      </w:r>
      <w:r w:rsidR="00EE3F4E">
        <w:instrText xml:space="preserve"> ADDIN ZOTERO_ITEM CSL_CITATION {"citationID":"YzBKGZBM","properties":{"formattedCitation":"\\super 12\\nosupersub{}","plainCitation":"12","noteIndex":0},"citationItems":[{"id":21928,"uris":["http://zotero.org/groups/2154524/items/ZXHKASYT"],"uri":["http://zotero.org/groups/2154524/items/ZXHKASYT"],"itemData":{"id":21928,"type":"book","title":"Department of Hypertension, Medical University of Lodz, Lodz, Poland"}}],"schema":"https://github.com/citation-style-language/schema/raw/master/csl-citation.json"} </w:instrText>
      </w:r>
      <w:r w:rsidR="0078161B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2</w:t>
      </w:r>
      <w:r w:rsidR="0078161B">
        <w:fldChar w:fldCharType="end"/>
      </w:r>
      <w:r w:rsidR="0078161B">
        <w:t xml:space="preserve"> </w:t>
      </w:r>
      <w:r w:rsidR="0078161B">
        <w:fldChar w:fldCharType="begin"/>
      </w:r>
      <w:r w:rsidR="00EE3F4E">
        <w:instrText xml:space="preserve"> ADDIN ZOTERO_ITEM CSL_CITATION {"citationID":"JmhPcS4z","properties":{"formattedCitation":"\\super 13\\nosupersub{}","plainCitation":"13","noteIndex":0},"citationItems":[{"id":22052,"uris":["http://zotero.org/groups/2154524/items/R4CGKF3S"],"uri":["http://zotero.org/groups/2154524/items/R4CGKF3S"],"itemData":{"id":22052,"type":"book","title":"Polish Mothers' Memorial Hospital Research Institute, Lodz, Poland"}}],"schema":"https://github.com/citation-style-language/schema/raw/master/csl-citation.json"} </w:instrText>
      </w:r>
      <w:r w:rsidR="0078161B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3</w:t>
      </w:r>
      <w:r w:rsidR="0078161B">
        <w:fldChar w:fldCharType="end"/>
      </w:r>
      <w:r>
        <w:t>, Miguel A Barboza</w:t>
      </w:r>
      <w:r w:rsidR="00EE3F4E">
        <w:fldChar w:fldCharType="begin"/>
      </w:r>
      <w:r w:rsidR="00EE3F4E">
        <w:instrText xml:space="preserve"> ADDIN ZOTERO_ITEM CSL_CITATION {"citationID":"byIfd0T9","properties":{"formattedCitation":"\\super 14\\nosupersub{}","plainCitation":"14","noteIndex":0},"citationItems":[{"id":21949,"uris":["http://zotero.org/groups/2154524/items/2JT49L3B"],"uri":["http://zotero.org/groups/2154524/items/2JT49L3B"],"itemData":{"id":21949,"type":"book","title":"Department of Neurosciences, Costa Rican Department of Social Security, San Jose, Costa Ric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4</w:t>
      </w:r>
      <w:r w:rsidR="00EE3F4E">
        <w:fldChar w:fldCharType="end"/>
      </w:r>
      <w:r w:rsidR="00EE3F4E">
        <w:t xml:space="preserve"> </w:t>
      </w:r>
      <w:r w:rsidR="00EE3F4E">
        <w:fldChar w:fldCharType="begin"/>
      </w:r>
      <w:r w:rsidR="00EE3F4E">
        <w:instrText xml:space="preserve"> ADDIN ZOTERO_ITEM CSL_CITATION {"citationID":"1IENnSOB","properties":{"formattedCitation":"\\super 15\\nosupersub{}","plainCitation":"15","noteIndex":0},"citationItems":[{"id":22072,"uris":["http://zotero.org/groups/2154524/items/JTJQIM3U"],"uri":["http://zotero.org/groups/2154524/items/JTJQIM3U"],"itemData":{"id":22072,"type":"book","title":"School of Medicine, University of Costa Rica, San Pedro, Costa Ric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5</w:t>
      </w:r>
      <w:r w:rsidR="00EE3F4E">
        <w:fldChar w:fldCharType="end"/>
      </w:r>
      <w:r>
        <w:t>, Suzanne Lyn Barker-Collo</w:t>
      </w:r>
      <w:r w:rsidR="00EE3F4E">
        <w:fldChar w:fldCharType="begin"/>
      </w:r>
      <w:r w:rsidR="00EE3F4E">
        <w:instrText xml:space="preserve"> ADDIN ZOTERO_ITEM CSL_CITATION {"citationID":"BJaDqdhs","properties":{"formattedCitation":"\\super 16\\nosupersub{}","plainCitation":"16","noteIndex":0},"citationItems":[{"id":22078,"uris":["http://zotero.org/groups/2154524/items/ZNDEA327"],"uri":["http://zotero.org/groups/2154524/items/ZNDEA327"],"itemData":{"id":22078,"type":"book","title":"School of Psychology, University of Auckland, Auckland, New Zealand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6</w:t>
      </w:r>
      <w:r w:rsidR="00EE3F4E">
        <w:fldChar w:fldCharType="end"/>
      </w:r>
      <w:r>
        <w:t>, Bernhard T Baune</w:t>
      </w:r>
      <w:r w:rsidR="00EE3F4E">
        <w:fldChar w:fldCharType="begin"/>
      </w:r>
      <w:r w:rsidR="00EE3F4E">
        <w:instrText xml:space="preserve"> ADDIN ZOTERO_ITEM CSL_CITATION {"citationID":"ML0ByTsc","properties":{"formattedCitation":"\\super 17\\nosupersub{}","plainCitation":"17","noteIndex":0},"citationItems":[{"id":21975,"uris":["http://zotero.org/groups/2154524/items/VKKTASJR"],"uri":["http://zotero.org/groups/2154524/items/VKKTASJR"],"itemData":{"id":21975,"type":"book","title":"Department of Psychiatry, University of Münster, Münster, Germany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7</w:t>
      </w:r>
      <w:r w:rsidR="00EE3F4E">
        <w:fldChar w:fldCharType="end"/>
      </w:r>
      <w:r w:rsidR="00EE3F4E">
        <w:t xml:space="preserve"> </w:t>
      </w:r>
      <w:r w:rsidR="00EE3F4E">
        <w:fldChar w:fldCharType="begin"/>
      </w:r>
      <w:r w:rsidR="00EE3F4E">
        <w:instrText xml:space="preserve"> ADDIN ZOTERO_ITEM CSL_CITATION {"citationID":"rzYCCp9E","properties":{"formattedCitation":"\\super 18\\nosupersub{}","plainCitation":"18","noteIndex":0},"citationItems":[{"id":21971,"uris":["http://zotero.org/groups/2154524/items/Z6C4CSBA"],"uri":["http://zotero.org/groups/2154524/items/Z6C4CSBA"],"itemData":{"id":21971,"type":"book","title":"Department of Psychiatry, Melbourne Medical School, Melbourne, VIC, Australi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8</w:t>
      </w:r>
      <w:r w:rsidR="00EE3F4E">
        <w:fldChar w:fldCharType="end"/>
      </w:r>
      <w:r>
        <w:t>, Akshaya Srikanth Bhagavathula</w:t>
      </w:r>
      <w:r w:rsidR="00EE3F4E">
        <w:fldChar w:fldCharType="begin"/>
      </w:r>
      <w:r w:rsidR="00EE3F4E">
        <w:instrText xml:space="preserve"> ADDIN ZOTERO_ITEM CSL_CITATION {"citationID":"mWpFlzcv","properties":{"formattedCitation":"\\super 19\\nosupersub{}","plainCitation":"19","noteIndex":0},"citationItems":[{"id":21984,"uris":["http://zotero.org/groups/2154524/items/3Z54TNU2"],"uri":["http://zotero.org/groups/2154524/items/3Z54TNU2"],"itemData":{"id":21984,"type":"book","title":"Department of Social and Clinical Pharmacy, Charles University, Hradec Kralova, Czech Republic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9</w:t>
      </w:r>
      <w:r w:rsidR="00EE3F4E">
        <w:fldChar w:fldCharType="end"/>
      </w:r>
      <w:r w:rsidR="00EE3F4E">
        <w:t xml:space="preserve"> </w:t>
      </w:r>
      <w:r w:rsidR="00EE3F4E">
        <w:fldChar w:fldCharType="begin"/>
      </w:r>
      <w:r w:rsidR="00EE3F4E">
        <w:instrText xml:space="preserve"> ADDIN ZOTERO_ITEM CSL_CITATION {"citationID":"bA4O0KmZ","properties":{"formattedCitation":"\\super 20\\nosupersub{}","plainCitation":"20","noteIndex":0},"citationItems":[{"id":22028,"uris":["http://zotero.org/groups/2154524/items/PZ8KQAWF"],"uri":["http://zotero.org/groups/2154524/items/PZ8KQAWF"],"itemData":{"id":22028,"type":"book","title":"Institute of Public Health, United Arab Emirates University, Al Ain, United Arab Emirates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0</w:t>
      </w:r>
      <w:r w:rsidR="00EE3F4E">
        <w:fldChar w:fldCharType="end"/>
      </w:r>
      <w:r>
        <w:t>, Krittika Bhattacharyya</w:t>
      </w:r>
      <w:r w:rsidR="00EE3F4E">
        <w:fldChar w:fldCharType="begin"/>
      </w:r>
      <w:r w:rsidR="00EE3F4E">
        <w:instrText xml:space="preserve"> ADDIN ZOTERO_ITEM CSL_CITATION {"citationID":"uUYXMDLr","properties":{"formattedCitation":"\\super 21\\nosupersub{}","plainCitation":"21","noteIndex":0},"citationItems":[{"id":21987,"uris":["http://zotero.org/groups/2154524/items/EWSDKWFW"],"uri":["http://zotero.org/groups/2154524/items/EWSDKWFW"],"itemData":{"id":21987,"type":"book","title":"Department of Statistical and Computational Genomics, National Institute of Biomedical Genomics, Kalyani, Indi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1</w:t>
      </w:r>
      <w:r w:rsidR="00EE3F4E">
        <w:fldChar w:fldCharType="end"/>
      </w:r>
      <w:r w:rsidR="00EE3F4E">
        <w:t xml:space="preserve"> </w:t>
      </w:r>
      <w:r w:rsidR="00EE3F4E">
        <w:fldChar w:fldCharType="begin"/>
      </w:r>
      <w:r w:rsidR="00EE3F4E">
        <w:instrText xml:space="preserve"> ADDIN ZOTERO_ITEM CSL_CITATION {"citationID":"cOVZnSBM","properties":{"formattedCitation":"\\super 22\\nosupersub{}","plainCitation":"22","noteIndex":0},"citationItems":[{"id":21988,"uris":["http://zotero.org/groups/2154524/items/NFDQE4XW"],"uri":["http://zotero.org/groups/2154524/items/NFDQE4XW"],"itemData":{"id":21988,"type":"book","title":"Department of Statistics, University of Calcutta, Kolkata, Indi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2</w:t>
      </w:r>
      <w:r w:rsidR="00EE3F4E">
        <w:fldChar w:fldCharType="end"/>
      </w:r>
      <w:r>
        <w:t>, Ali Bijani</w:t>
      </w:r>
      <w:r w:rsidR="00EE3F4E">
        <w:fldChar w:fldCharType="begin"/>
      </w:r>
      <w:r w:rsidR="00EE3F4E">
        <w:instrText xml:space="preserve"> ADDIN ZOTERO_ITEM CSL_CITATION {"citationID":"kEsWrftZ","properties":{"formattedCitation":"\\super 23\\nosupersub{}","plainCitation":"23","noteIndex":0},"citationItems":[{"id":22082,"uris":["http://zotero.org/groups/2154524/items/F9CL7LY9"],"uri":["http://zotero.org/groups/2154524/items/F9CL7LY9"],"itemData":{"id":22082,"type":"book","title":"Social Determinants of Health Research Center, Babol University of Medical Sciences, Babol, Iran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3</w:t>
      </w:r>
      <w:r w:rsidR="00EE3F4E">
        <w:fldChar w:fldCharType="end"/>
      </w:r>
      <w:r>
        <w:t>, Antonio Biondi</w:t>
      </w:r>
      <w:r w:rsidR="00EE3F4E">
        <w:fldChar w:fldCharType="begin"/>
      </w:r>
      <w:r w:rsidR="00EE3F4E">
        <w:instrText xml:space="preserve"> ADDIN ZOTERO_ITEM CSL_CITATION {"citationID":"1y6ofxPu","properties":{"formattedCitation":"\\super 24\\nosupersub{}","plainCitation":"24","noteIndex":0},"citationItems":[{"id":21922,"uris":["http://zotero.org/groups/2154524/items/HV8F7DAL"],"uri":["http://zotero.org/groups/2154524/items/HV8F7DAL"],"itemData":{"id":21922,"type":"book","title":"Department of General Surgery and Medical-Surgical Specialties, University of Catania, Catania, Italy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4</w:t>
      </w:r>
      <w:r w:rsidR="00EE3F4E">
        <w:fldChar w:fldCharType="end"/>
      </w:r>
      <w:r>
        <w:t>, Atanu Biswas</w:t>
      </w:r>
      <w:r w:rsidR="00EE3F4E">
        <w:fldChar w:fldCharType="begin"/>
      </w:r>
      <w:r w:rsidR="00EE3F4E">
        <w:instrText xml:space="preserve"> ADDIN ZOTERO_ITEM CSL_CITATION {"citationID":"pXGbxyV9","properties":{"formattedCitation":"\\super 25\\nosupersub{}","plainCitation":"25","noteIndex":0},"citationItems":[{"id":21943,"uris":["http://zotero.org/groups/2154524/items/4RM3LZSX"],"uri":["http://zotero.org/groups/2154524/items/4RM3LZSX"],"itemData":{"id":21943,"type":"book","title":"Department of Neurology, Institute of Post-Graduate Medical Education and Research and Seth Sukhlal Karnani Memorial Hospital, Kolkata, Indi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5</w:t>
      </w:r>
      <w:r w:rsidR="00EE3F4E">
        <w:fldChar w:fldCharType="end"/>
      </w:r>
      <w:r>
        <w:t>, Srinivasa Rao Bolla</w:t>
      </w:r>
      <w:r w:rsidR="00EE3F4E">
        <w:fldChar w:fldCharType="begin"/>
      </w:r>
      <w:r w:rsidR="00EE3F4E">
        <w:instrText xml:space="preserve"> ADDIN ZOTERO_ITEM CSL_CITATION {"citationID":"Af0udSvI","properties":{"formattedCitation":"\\super 26\\nosupersub{}","plainCitation":"26","noteIndex":0},"citationItems":[{"id":21899,"uris":["http://zotero.org/groups/2154524/items/8MIQ2GWP"],"uri":["http://zotero.org/groups/2154524/items/8MIQ2GWP"],"itemData":{"id":21899,"type":"book","title":"Department of Biomedical Sciences, Nazarbayev University, Nur-Sultan City, Kazakhstan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6</w:t>
      </w:r>
      <w:r w:rsidR="00EE3F4E">
        <w:fldChar w:fldCharType="end"/>
      </w:r>
      <w:r>
        <w:t>, Archith Boloor</w:t>
      </w:r>
      <w:r w:rsidR="00EE3F4E">
        <w:fldChar w:fldCharType="begin"/>
      </w:r>
      <w:r w:rsidR="00EE3F4E">
        <w:instrText xml:space="preserve"> ADDIN ZOTERO_ITEM CSL_CITATION {"citationID":"wsXIqFbu","properties":{"formattedCitation":"\\super 27\\nosupersub{}","plainCitation":"27","noteIndex":0},"citationItems":[{"id":21930,"uris":["http://zotero.org/groups/2154524/items/Z83GIKFV"],"uri":["http://zotero.org/groups/2154524/items/Z83GIKFV"],"itemData":{"id":21930,"type":"book","title":"Department of Internal Medicine, Manipal Academy of Higher Education, Mangalore, Indi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7</w:t>
      </w:r>
      <w:r w:rsidR="00EE3F4E">
        <w:fldChar w:fldCharType="end"/>
      </w:r>
      <w:r>
        <w:t>, Carol Brayne</w:t>
      </w:r>
      <w:r w:rsidR="00EE3F4E">
        <w:fldChar w:fldCharType="begin"/>
      </w:r>
      <w:r w:rsidR="00EE3F4E">
        <w:instrText xml:space="preserve"> ADDIN ZOTERO_ITEM CSL_CITATION {"citationID":"bSW1kgpA","properties":{"formattedCitation":"\\super 28\\nosupersub{}","plainCitation":"28","noteIndex":0},"citationItems":[{"id":21979,"uris":["http://zotero.org/groups/2154524/items/6LGXPJD4"],"uri":["http://zotero.org/groups/2154524/items/6LGXPJD4"],"itemData":{"id":21979,"type":"book","title":"Department of Public Health and Primary Care, University of Cambridge, Cambridge, UK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8</w:t>
      </w:r>
      <w:r w:rsidR="00EE3F4E">
        <w:fldChar w:fldCharType="end"/>
      </w:r>
      <w:r>
        <w:t>, Hermann Brenner</w:t>
      </w:r>
      <w:r w:rsidR="00EE3F4E">
        <w:fldChar w:fldCharType="begin"/>
      </w:r>
      <w:r w:rsidR="00EE3F4E">
        <w:instrText xml:space="preserve"> ADDIN ZOTERO_ITEM CSL_CITATION {"citationID":"MMEg42gy","properties":{"formattedCitation":"\\super 29\\nosupersub{}","plainCitation":"29","noteIndex":0},"citationItems":[{"id":21993,"uris":["http://zotero.org/groups/2154524/items/FWD634ND"],"uri":["http://zotero.org/groups/2154524/items/FWD634ND"],"itemData":{"id":21993,"type":"book","title":"Division of Clinical Epidemiology and Aging Research, German Cancer Research Center, Heidelberg, Germany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29</w:t>
      </w:r>
      <w:r w:rsidR="00EE3F4E">
        <w:fldChar w:fldCharType="end"/>
      </w:r>
      <w:r>
        <w:t>, Katrin Burkart</w:t>
      </w:r>
      <w:r w:rsidR="00EE3F4E">
        <w:fldChar w:fldCharType="begin"/>
      </w:r>
      <w:r w:rsidR="00EE3F4E">
        <w:instrText xml:space="preserve"> ADDIN ZOTERO_ITEM CSL_CITATION {"citationID":"nWwp1nQP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1</w:t>
      </w:r>
      <w:r w:rsidR="00EE3F4E">
        <w:fldChar w:fldCharType="end"/>
      </w:r>
      <w:r w:rsidR="00EE3F4E">
        <w:t xml:space="preserve"> </w:t>
      </w:r>
      <w:r w:rsidR="00EE3F4E">
        <w:fldChar w:fldCharType="begin"/>
      </w:r>
      <w:r w:rsidR="00EE3F4E">
        <w:instrText xml:space="preserve"> ADDIN ZOTERO_ITEM CSL_CITATION {"citationID":"QGmmuNs0","properties":{"formattedCitation":"\\super 30\\nosupersub{}","plainCitation":"30","noteIndex":0},"citationItems":[{"id":21925,"uris":["http://zotero.org/groups/2154524/items/KG6J54E7"],"uri":["http://zotero.org/groups/2154524/items/KG6J54E7"],"itemData":{"id":21925,"type":"book","title":"Department of Health Metrics Sciences, School of Medicine, University of Washington, Seattle, WA, US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30</w:t>
      </w:r>
      <w:r w:rsidR="00EE3F4E">
        <w:fldChar w:fldCharType="end"/>
      </w:r>
      <w:r>
        <w:t>, Richard A Burns</w:t>
      </w:r>
      <w:r w:rsidR="00EE3F4E">
        <w:fldChar w:fldCharType="begin"/>
      </w:r>
      <w:r w:rsidR="00EE3F4E">
        <w:instrText xml:space="preserve"> ADDIN ZOTERO_ITEM CSL_CITATION {"citationID":"ZHLoFZIT","properties":{"formattedCitation":"\\super 31\\nosupersub{}","plainCitation":"31","noteIndex":0},"citationItems":[{"id":22066,"uris":["http://zotero.org/groups/2154524/items/93HQ54LT"],"uri":["http://zotero.org/groups/2154524/items/93HQ54LT"],"itemData":{"id":22066,"type":"book","title":"Research School of Population Health, Australian National University, Canberra, ACT, Australi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31</w:t>
      </w:r>
      <w:r w:rsidR="00EE3F4E">
        <w:fldChar w:fldCharType="end"/>
      </w:r>
      <w:r>
        <w:t>, Sharath Burugina Nagaraja</w:t>
      </w:r>
      <w:r w:rsidR="00EE3F4E">
        <w:fldChar w:fldCharType="begin"/>
      </w:r>
      <w:r w:rsidR="00EE3F4E">
        <w:instrText xml:space="preserve"> ADDIN ZOTERO_ITEM CSL_CITATION {"citationID":"vgSqneGN","properties":{"formattedCitation":"\\super 32\\nosupersub{}","plainCitation":"32","noteIndex":0},"citationItems":[{"id":21911,"uris":["http://zotero.org/groups/2154524/items/39LV4MK3"],"uri":["http://zotero.org/groups/2154524/items/39LV4MK3"],"itemData":{"id":21911,"type":"book","title":"Department of Community Medicine, Employee State Insurance Post Graduate Institute of Medical Sciences and Research, Bangalore, Indi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32</w:t>
      </w:r>
      <w:r w:rsidR="00EE3F4E">
        <w:fldChar w:fldCharType="end"/>
      </w:r>
      <w:r>
        <w:t>, Luis Alberto Cámera</w:t>
      </w:r>
      <w:r w:rsidR="00EE3F4E">
        <w:fldChar w:fldCharType="begin"/>
      </w:r>
      <w:r w:rsidR="00EE3F4E">
        <w:instrText xml:space="preserve"> ADDIN ZOTERO_ITEM CSL_CITATION {"citationID":"6fQxhanh","properties":{"formattedCitation":"\\super 33\\nosupersub{}","plainCitation":"33","noteIndex":0},"citationItems":[{"id":22029,"uris":["http://zotero.org/groups/2154524/items/RL6CXFMA"],"uri":["http://zotero.org/groups/2154524/items/RL6CXFMA"],"itemData":{"id":22029,"type":"book","title":"Internal Medicine Department, Hospital Italiano de Buenos Aires, Buenos Aires, Argentin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33</w:t>
      </w:r>
      <w:r w:rsidR="00EE3F4E">
        <w:fldChar w:fldCharType="end"/>
      </w:r>
      <w:r w:rsidR="00EE3F4E">
        <w:t xml:space="preserve"> </w:t>
      </w:r>
      <w:r w:rsidR="00EE3F4E">
        <w:fldChar w:fldCharType="begin"/>
      </w:r>
      <w:r w:rsidR="00EE3F4E">
        <w:instrText xml:space="preserve"> ADDIN ZOTERO_ITEM CSL_CITATION {"citationID":"HSoQBKtJ","properties":{"formattedCitation":"\\super 34\\nosupersub{}","plainCitation":"34","noteIndex":0},"citationItems":[{"id":21879,"uris":["http://zotero.org/groups/2154524/items/YWVQWSQW"],"uri":["http://zotero.org/groups/2154524/items/YWVQWSQW"],"itemData":{"id":21879,"type":"book","title":"Board of Directors, Argentine Society of Medicine, Buenos Aires, Argentina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34</w:t>
      </w:r>
      <w:r w:rsidR="00EE3F4E">
        <w:fldChar w:fldCharType="end"/>
      </w:r>
      <w:r>
        <w:t>, Felix Carvalho</w:t>
      </w:r>
      <w:r w:rsidR="00EE3F4E">
        <w:fldChar w:fldCharType="begin"/>
      </w:r>
      <w:r w:rsidR="00EE3F4E">
        <w:instrText xml:space="preserve"> ADDIN ZOTERO_ITEM CSL_CITATION {"citationID":"AYZXSOyh","properties":{"formattedCitation":"\\super 35\\nosupersub{}","plainCitation":"35","noteIndex":0},"citationItems":[{"id":22067,"uris":["http://zotero.org/groups/2154524/items/3ZI3NAH6"],"uri":["http://zotero.org/groups/2154524/items/3ZI3NAH6"],"itemData":{"id":22067,"type":"book","title":"Research Unit on Applied Molecular Biosciences (UCIBIO), University of Porto, Porto, Portugal"}}],"schema":"https://github.com/citation-style-language/schema/raw/master/csl-citation.json"} </w:instrText>
      </w:r>
      <w:r w:rsidR="00EE3F4E">
        <w:fldChar w:fldCharType="separate"/>
      </w:r>
      <w:r w:rsidR="00EE3F4E" w:rsidRPr="00EE3F4E">
        <w:rPr>
          <w:rFonts w:ascii="Calibri" w:hAnsi="Calibri" w:cs="Calibri"/>
          <w:szCs w:val="24"/>
          <w:vertAlign w:val="superscript"/>
        </w:rPr>
        <w:t>35</w:t>
      </w:r>
      <w:r w:rsidR="00EE3F4E">
        <w:fldChar w:fldCharType="end"/>
      </w:r>
      <w:r>
        <w:t>, Luis F S Castro-de-Araujo</w:t>
      </w:r>
      <w:r w:rsidR="00E279BA">
        <w:fldChar w:fldCharType="begin"/>
      </w:r>
      <w:r w:rsidR="00E279BA">
        <w:instrText xml:space="preserve"> ADDIN ZOTERO_ITEM CSL_CITATION {"citationID":"7Zt11qqg","properties":{"formattedCitation":"\\super 36\\nosupersub{}","plainCitation":"36","noteIndex":0},"citationItems":[{"id":21974,"uris":["http://zotero.org/groups/2154524/items/7YNNDJPE"],"uri":["http://zotero.org/groups/2154524/items/7YNNDJPE"],"itemData":{"id":21974,"type":"book","title":"Department of Psychiatry, University of Melbourne, Melbourne, VIC, Australia"}}],"schema":"https://github.com/citation-style-language/schema/raw/master/csl-citation.json"} </w:instrText>
      </w:r>
      <w:r w:rsidR="00E279BA">
        <w:fldChar w:fldCharType="separate"/>
      </w:r>
      <w:r w:rsidR="00E279BA" w:rsidRPr="00E279BA">
        <w:rPr>
          <w:rFonts w:ascii="Calibri" w:hAnsi="Calibri" w:cs="Calibri"/>
          <w:szCs w:val="24"/>
          <w:vertAlign w:val="superscript"/>
        </w:rPr>
        <w:t>36</w:t>
      </w:r>
      <w:r w:rsidR="00E279BA">
        <w:fldChar w:fldCharType="end"/>
      </w:r>
      <w:r>
        <w:t>, Ester Cerin</w:t>
      </w:r>
      <w:r w:rsidR="00E279BA">
        <w:fldChar w:fldCharType="begin"/>
      </w:r>
      <w:r w:rsidR="00E279BA">
        <w:instrText xml:space="preserve"> ADDIN ZOTERO_ITEM CSL_CITATION {"citationID":"dl8dohnO","properties":{"formattedCitation":"\\super 37\\nosupersub{}","plainCitation":"37","noteIndex":0},"citationItems":[{"id":22033,"uris":["http://zotero.org/groups/2154524/items/5ZXTGRCE"],"uri":["http://zotero.org/groups/2154524/items/5ZXTGRCE"],"itemData":{"id":22033,"type":"book","title":"Mary MacKillop Institute for Health Research, Australian Catholic University, Melbourne, VIC, Australia"}}],"schema":"https://github.com/citation-style-language/schema/raw/master/csl-citation.json"} </w:instrText>
      </w:r>
      <w:r w:rsidR="00E279BA">
        <w:fldChar w:fldCharType="separate"/>
      </w:r>
      <w:r w:rsidR="00E279BA" w:rsidRPr="00E279BA">
        <w:rPr>
          <w:rFonts w:ascii="Calibri" w:hAnsi="Calibri" w:cs="Calibri"/>
          <w:szCs w:val="24"/>
          <w:vertAlign w:val="superscript"/>
        </w:rPr>
        <w:t>37</w:t>
      </w:r>
      <w:r w:rsidR="00E279BA">
        <w:fldChar w:fldCharType="end"/>
      </w:r>
      <w:r w:rsidR="00E279BA">
        <w:t xml:space="preserve"> </w:t>
      </w:r>
      <w:r w:rsidR="00E279BA">
        <w:fldChar w:fldCharType="begin"/>
      </w:r>
      <w:r w:rsidR="00E279BA">
        <w:instrText xml:space="preserve"> ADDIN ZOTERO_ITEM CSL_CITATION {"citationID":"Y19DJXWm","properties":{"formattedCitation":"\\super 38\\nosupersub{}","plainCitation":"38","noteIndex":0},"citationItems":[{"id":22080,"uris":["http://zotero.org/groups/2154524/items/CHPJFNRK"],"uri":["http://zotero.org/groups/2154524/items/CHPJFNRK"],"itemData":{"id":22080,"type":"book","title":"School of Public Health, University of Hong Kong, Hong Kong, China"}}],"schema":"https://github.com/citation-style-language/schema/raw/master/csl-citation.json"} </w:instrText>
      </w:r>
      <w:r w:rsidR="00E279BA">
        <w:fldChar w:fldCharType="separate"/>
      </w:r>
      <w:r w:rsidR="00E279BA" w:rsidRPr="00E279BA">
        <w:rPr>
          <w:rFonts w:ascii="Calibri" w:hAnsi="Calibri" w:cs="Calibri"/>
          <w:szCs w:val="24"/>
          <w:vertAlign w:val="superscript"/>
        </w:rPr>
        <w:t>38</w:t>
      </w:r>
      <w:r w:rsidR="00E279BA">
        <w:fldChar w:fldCharType="end"/>
      </w:r>
      <w:r>
        <w:t xml:space="preserve">, </w:t>
      </w:r>
      <w:r w:rsidR="0082744D">
        <w:t>Achille Cernigliaro</w:t>
      </w:r>
      <w:r w:rsidR="00DF19E1">
        <w:fldChar w:fldCharType="begin"/>
      </w:r>
      <w:r w:rsidR="00DF19E1">
        <w:instrText xml:space="preserve"> ADDIN ZOTERO_ITEM CSL_CITATION {"citationID":"3h61l5m7","properties":{"formattedCitation":"\\super 39\\nosupersub{}","plainCitation":"39","noteIndex":0},"citationItems":[{"id":22058,"uris":["http://zotero.org/groups/2154524/items/34HLTZZR"],"uri":["http://zotero.org/groups/2154524/items/34HLTZZR"],"itemData":{"id":22058,"type":"book","title":"Regional Epidemiological Observatory Department, Sicilian Regional Health Authority, Palermo, Italy"}}],"schema":"https://github.com/citation-style-language/schema/raw/master/csl-citation.json"} </w:instrText>
      </w:r>
      <w:r w:rsidR="00DF19E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39</w:t>
      </w:r>
      <w:r w:rsidR="00DF19E1">
        <w:fldChar w:fldCharType="end"/>
      </w:r>
      <w:r w:rsidR="0082744D">
        <w:t xml:space="preserve">, </w:t>
      </w:r>
      <w:r>
        <w:t>Nicolas Cherbuin</w:t>
      </w:r>
      <w:r w:rsidR="00E279BA">
        <w:fldChar w:fldCharType="begin"/>
      </w:r>
      <w:r w:rsidR="00E279BA">
        <w:instrText xml:space="preserve"> ADDIN ZOTERO_ITEM CSL_CITATION {"citationID":"VRgl0tBR","properties":{"formattedCitation":"\\super 31\\nosupersub{}","plainCitation":"31","noteIndex":0},"citationItems":[{"id":22066,"uris":["http://zotero.org/groups/2154524/items/93HQ54LT"],"uri":["http://zotero.org/groups/2154524/items/93HQ54LT"],"itemData":{"id":22066,"type":"book","title":"Research School of Population Health, Australian National University, Canberra, ACT, Australia"}}],"schema":"https://github.com/citation-style-language/schema/raw/master/csl-citation.json"} </w:instrText>
      </w:r>
      <w:r w:rsidR="00E279BA">
        <w:fldChar w:fldCharType="separate"/>
      </w:r>
      <w:r w:rsidR="00E279BA" w:rsidRPr="00E279BA">
        <w:rPr>
          <w:rFonts w:ascii="Calibri" w:hAnsi="Calibri" w:cs="Calibri"/>
          <w:szCs w:val="24"/>
          <w:vertAlign w:val="superscript"/>
        </w:rPr>
        <w:t>31</w:t>
      </w:r>
      <w:r w:rsidR="00E279BA">
        <w:fldChar w:fldCharType="end"/>
      </w:r>
      <w:r>
        <w:t>, Jee-Young Jasmine Choi</w:t>
      </w:r>
      <w:r w:rsidR="00E279BA">
        <w:fldChar w:fldCharType="begin"/>
      </w:r>
      <w:r w:rsidR="00DF19E1">
        <w:instrText xml:space="preserve"> ADDIN ZOTERO_ITEM CSL_CITATION {"citationID":"pbZidDCx","properties":{"formattedCitation":"\\super 40\\nosupersub{}","plainCitation":"40","noteIndex":0},"citationItems":[{"id":21878,"uris":["http://zotero.org/groups/2154524/items/NGVLUT4C"],"uri":["http://zotero.org/groups/2154524/items/NGVLUT4C"],"itemData":{"id":21878,"type":"book","title":"Biomedical Informatics, Seoul National University Hospital, Seoul, South Korea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0</w:t>
      </w:r>
      <w:r w:rsidR="00E279BA">
        <w:fldChar w:fldCharType="end"/>
      </w:r>
      <w:r>
        <w:t>, Dinh-Toi Chu</w:t>
      </w:r>
      <w:r w:rsidR="00E279BA">
        <w:fldChar w:fldCharType="begin"/>
      </w:r>
      <w:r w:rsidR="00DF19E1">
        <w:instrText xml:space="preserve"> ADDIN ZOTERO_ITEM CSL_CITATION {"citationID":"Vw3c9Nox","properties":{"formattedCitation":"\\super 41\\nosupersub{}","plainCitation":"41","noteIndex":0},"citationItems":[{"id":21999,"uris":["http://zotero.org/groups/2154524/items/FR277L5E"],"uri":["http://zotero.org/groups/2154524/items/FR277L5E"],"itemData":{"id":21999,"type":"book","title":"Faculty of Biology, Hanoi National University of Education, Hanoi, Vietnam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1</w:t>
      </w:r>
      <w:r w:rsidR="00E279BA">
        <w:fldChar w:fldCharType="end"/>
      </w:r>
      <w:r>
        <w:t>, Rosa A S Couto</w:t>
      </w:r>
      <w:r w:rsidR="00E279BA">
        <w:fldChar w:fldCharType="begin"/>
      </w:r>
      <w:r w:rsidR="00DF19E1">
        <w:instrText xml:space="preserve"> ADDIN ZOTERO_ITEM CSL_CITATION {"citationID":"Ew50CHXH","properties":{"formattedCitation":"\\super 42\\nosupersub{}","plainCitation":"42","noteIndex":0},"citationItems":[{"id":21905,"uris":["http://zotero.org/groups/2154524/items/YCZUMI5R"],"uri":["http://zotero.org/groups/2154524/items/YCZUMI5R"],"itemData":{"id":21905,"type":"book","title":"Department of Chemical Sciences, University of Porto, Porto, Portugal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2</w:t>
      </w:r>
      <w:r w:rsidR="00E279BA">
        <w:fldChar w:fldCharType="end"/>
      </w:r>
      <w:r>
        <w:t>, Baye Dagnew</w:t>
      </w:r>
      <w:r w:rsidR="00E279BA">
        <w:fldChar w:fldCharType="begin"/>
      </w:r>
      <w:r w:rsidR="00DF19E1">
        <w:instrText xml:space="preserve"> ADDIN ZOTERO_ITEM CSL_CITATION {"citationID":"YZka0ajY","properties":{"formattedCitation":"\\super 43\\nosupersub{}","plainCitation":"43","noteIndex":0},"citationItems":[{"id":21927,"uris":["http://zotero.org/groups/2154524/items/EUK5W4PU"],"uri":["http://zotero.org/groups/2154524/items/EUK5W4PU"],"itemData":{"id":21927,"type":"book","title":"Department of Human Physiology, University of Gondar, Gondar, Ethiopia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3</w:t>
      </w:r>
      <w:r w:rsidR="00E279BA">
        <w:fldChar w:fldCharType="end"/>
      </w:r>
      <w:r>
        <w:t>, Anh Kim Dang</w:t>
      </w:r>
      <w:r w:rsidR="00E279BA">
        <w:fldChar w:fldCharType="begin"/>
      </w:r>
      <w:r w:rsidR="00DF19E1">
        <w:instrText xml:space="preserve"> ADDIN ZOTERO_ITEM CSL_CITATION {"citationID":"iZY3frTf","properties":{"formattedCitation":"\\super 44\\nosupersub{}","plainCitation":"44","noteIndex":0},"citationItems":[{"id":22022,"uris":["http://zotero.org/groups/2154524/items/HWLIUHYR"],"uri":["http://zotero.org/groups/2154524/items/HWLIUHYR"],"itemData":{"id":22022,"type":"book","title":"Institute for Global Health Innovations, Duy Tan University, Hanoi, Vietnam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4</w:t>
      </w:r>
      <w:r w:rsidR="00E279BA">
        <w:fldChar w:fldCharType="end"/>
      </w:r>
      <w:r>
        <w:t>, Daniel Diaz</w:t>
      </w:r>
      <w:r w:rsidR="00E279BA">
        <w:fldChar w:fldCharType="begin"/>
      </w:r>
      <w:r w:rsidR="00DF19E1">
        <w:instrText xml:space="preserve"> ADDIN ZOTERO_ITEM CSL_CITATION {"citationID":"mGGAyrdy","properties":{"formattedCitation":"\\super 45\\nosupersub{}","plainCitation":"45","noteIndex":0},"citationItems":[{"id":21883,"uris":["http://zotero.org/groups/2154524/items/CBUN6BTP"],"uri":["http://zotero.org/groups/2154524/items/CBUN6BTP"],"itemData":{"id":21883,"type":"book","title":"Center of Complexity Sciences, National Autonomous University of Mexico, Mexico City, Mexico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5</w:t>
      </w:r>
      <w:r w:rsidR="00E279BA">
        <w:fldChar w:fldCharType="end"/>
      </w:r>
      <w:r w:rsidR="00E279BA">
        <w:t xml:space="preserve"> </w:t>
      </w:r>
      <w:r w:rsidR="00E279BA">
        <w:fldChar w:fldCharType="begin"/>
      </w:r>
      <w:r w:rsidR="00DF19E1">
        <w:instrText xml:space="preserve"> ADDIN ZOTERO_ITEM CSL_CITATION {"citationID":"eYsHBPOz","properties":{"formattedCitation":"\\super 46\\nosupersub{}","plainCitation":"46","noteIndex":0},"citationItems":[{"id":22002,"uris":["http://zotero.org/groups/2154524/items/4CNLHXHK"],"uri":["http://zotero.org/groups/2154524/items/4CNLHXHK"],"itemData":{"id":22002,"type":"book","title":"Faculty of Veterinary Medicine and Zootechnics, Autonomous University of Sinaloa, Culiacán Rosales, Mexico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6</w:t>
      </w:r>
      <w:r w:rsidR="00E279BA">
        <w:fldChar w:fldCharType="end"/>
      </w:r>
      <w:r>
        <w:t>, Zahra Sadat Dibaji Forooshani</w:t>
      </w:r>
      <w:r w:rsidR="00E279BA">
        <w:fldChar w:fldCharType="begin"/>
      </w:r>
      <w:r w:rsidR="00DF19E1">
        <w:instrText xml:space="preserve"> ADDIN ZOTERO_ITEM CSL_CITATION {"citationID":"rH5NvVUF","properties":{"formattedCitation":"\\super 47\\nosupersub{}","plainCitation":"47","noteIndex":0},"citationItems":[{"id":22086,"uris":["http://zotero.org/groups/2154524/items/TSJ7C7WH"],"uri":["http://zotero.org/groups/2154524/items/TSJ7C7WH"],"itemData":{"id":22086,"type":"book","title":"Tehran University of Medical Sciences, Tehran, Iran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7</w:t>
      </w:r>
      <w:r w:rsidR="00E279BA">
        <w:fldChar w:fldCharType="end"/>
      </w:r>
      <w:r>
        <w:t>, Shirin Djalalinia</w:t>
      </w:r>
      <w:r w:rsidR="00E279BA">
        <w:fldChar w:fldCharType="begin"/>
      </w:r>
      <w:r w:rsidR="00DF19E1">
        <w:instrText xml:space="preserve"> ADDIN ZOTERO_ITEM CSL_CITATION {"citationID":"ViJPvHQd","properties":{"formattedCitation":"\\super 48\\nosupersub{}","plainCitation":"48","noteIndex":0},"citationItems":[{"id":21990,"uris":["http://zotero.org/groups/2154524/items/DRYLKK38"],"uri":["http://zotero.org/groups/2154524/items/DRYLKK38"],"itemData":{"id":21990,"type":"book","title":"Development of Research and Technology Center, Ministry of Health and Medical Education, Tehran, Iran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8</w:t>
      </w:r>
      <w:r w:rsidR="00E279BA">
        <w:fldChar w:fldCharType="end"/>
      </w:r>
      <w:r>
        <w:t>, Paul Narh Doku</w:t>
      </w:r>
      <w:r w:rsidR="00E279BA">
        <w:fldChar w:fldCharType="begin"/>
      </w:r>
      <w:r w:rsidR="00DF19E1">
        <w:instrText xml:space="preserve"> ADDIN ZOTERO_ITEM CSL_CITATION {"citationID":"mIN7eA9D","properties":{"formattedCitation":"\\super 49\\nosupersub{}","plainCitation":"49","noteIndex":0},"citationItems":[{"id":22075,"uris":["http://zotero.org/groups/2154524/items/W3N8X2HM"],"uri":["http://zotero.org/groups/2154524/items/W3N8X2HM"],"itemData":{"id":22075,"type":"book","title":"School of Nursing and Midwifery, University of Cape Coast, Cape Coast, Ghana"}}],"schema":"https://github.com/citation-style-language/schema/raw/master/csl-citation.json"} </w:instrText>
      </w:r>
      <w:r w:rsidR="00E279BA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9</w:t>
      </w:r>
      <w:r w:rsidR="00E279BA">
        <w:fldChar w:fldCharType="end"/>
      </w:r>
      <w:r>
        <w:t>, Shaimaa I El-Jaafary</w:t>
      </w:r>
      <w:r w:rsidR="00E279BA">
        <w:fldChar w:fldCharType="begin"/>
      </w:r>
      <w:r w:rsidR="00E279BA">
        <w:instrText xml:space="preserve"> ADDIN ZOTERO_ITEM CSL_CITATION {"citationID":"36mgUpaD","properties":{"formattedCitation":"\\super 2\\nosupersub{}","plainCitation":"2","noteIndex":0},"citationItems":[{"id":21941,"uris":["http://zotero.org/groups/2154524/items/8WTKILXC"],"uri":["http://zotero.org/groups/2154524/items/8WTKILXC"],"itemData":{"id":21941,"type":"book","title":"Department of Neurology, Cairo University, Cairo, Egypt"}}],"schema":"https://github.com/citation-style-language/schema/raw/master/csl-citation.json"} </w:instrText>
      </w:r>
      <w:r w:rsidR="00E279BA">
        <w:fldChar w:fldCharType="separate"/>
      </w:r>
      <w:r w:rsidR="00E279BA" w:rsidRPr="00E279BA">
        <w:rPr>
          <w:rFonts w:ascii="Calibri" w:hAnsi="Calibri" w:cs="Calibri"/>
          <w:szCs w:val="24"/>
          <w:vertAlign w:val="superscript"/>
        </w:rPr>
        <w:t>2</w:t>
      </w:r>
      <w:r w:rsidR="00E279BA">
        <w:fldChar w:fldCharType="end"/>
      </w:r>
      <w:r>
        <w:t>, Khalil Eskandari</w:t>
      </w:r>
      <w:r w:rsidR="001A6D0F">
        <w:fldChar w:fldCharType="begin"/>
      </w:r>
      <w:r w:rsidR="00DF19E1">
        <w:instrText xml:space="preserve"> ADDIN ZOTERO_ITEM CSL_CITATION {"citationID":"0v2la8a1","properties":{"formattedCitation":"\\super 50\\nosupersub{}","plainCitation":"50","noteIndex":0},"citationItems":[{"id":21932,"uris":["http://zotero.org/groups/2154524/items/AEP3IHH9"],"uri":["http://zotero.org/groups/2154524/items/AEP3IHH9"],"itemData":{"id":21932,"type":"book","title":"Department of Medicinal Chemistry, Kerman University of Medical Sciences, Kerman, Iran"}}],"schema":"https://github.com/citation-style-language/schema/raw/master/csl-citation.json"} </w:instrText>
      </w:r>
      <w:r w:rsidR="001A6D0F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0</w:t>
      </w:r>
      <w:r w:rsidR="001A6D0F">
        <w:fldChar w:fldCharType="end"/>
      </w:r>
      <w:r w:rsidR="001A6D0F">
        <w:t xml:space="preserve"> </w:t>
      </w:r>
      <w:r w:rsidR="001A6D0F">
        <w:fldChar w:fldCharType="begin"/>
      </w:r>
      <w:r w:rsidR="00DF19E1">
        <w:instrText xml:space="preserve"> ADDIN ZOTERO_ITEM CSL_CITATION {"citationID":"kdwkFdwT","properties":{"formattedCitation":"\\super 51\\nosupersub{}","plainCitation":"51","noteIndex":0},"citationItems":[{"id":22050,"uris":["http://zotero.org/groups/2154524/items/QWW2WMJP"],"uri":["http://zotero.org/groups/2154524/items/QWW2WMJP"],"itemData":{"id":22050,"type":"book","title":"Pharmaceutics Research Center, Kerman University of Medical Sciences, Kerman, Iran"}}],"schema":"https://github.com/citation-style-language/schema/raw/master/csl-citation.json"} </w:instrText>
      </w:r>
      <w:r w:rsidR="001A6D0F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1</w:t>
      </w:r>
      <w:r w:rsidR="001A6D0F">
        <w:fldChar w:fldCharType="end"/>
      </w:r>
      <w:r>
        <w:t>, Sharareh Eskandarieh</w:t>
      </w:r>
      <w:r w:rsidR="00AC478C">
        <w:fldChar w:fldCharType="begin"/>
      </w:r>
      <w:r w:rsidR="00DF19E1">
        <w:instrText xml:space="preserve"> ADDIN ZOTERO_ITEM CSL_CITATION {"citationID":"05Mzb7Hx","properties":{"formattedCitation":"\\super 52\\nosupersub{}","plainCitation":"52","noteIndex":0},"citationItems":[{"id":22040,"uris":["http://zotero.org/groups/2154524/items/NDPQKQG9"],"uri":["http://zotero.org/groups/2154524/items/NDPQKQG9"],"itemData":{"id":22040,"type":"book","title":"Multiple Sclerosis Research Center, Tehran University of Medical Sciences, Tehran, Iran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2</w:t>
      </w:r>
      <w:r w:rsidR="00AC478C">
        <w:fldChar w:fldCharType="end"/>
      </w:r>
      <w:r>
        <w:t>, Farshad Farzadfar</w:t>
      </w:r>
      <w:r w:rsidR="00AC478C">
        <w:fldChar w:fldCharType="begin"/>
      </w:r>
      <w:r w:rsidR="00DF19E1">
        <w:instrText xml:space="preserve"> ADDIN ZOTERO_ITEM CSL_CITATION {"citationID":"0yiiY3Ex","properties":{"formattedCitation":"\\super 53\\nosupersub{}","plainCitation":"53","noteIndex":0},"citationItems":[{"id":22048,"uris":["http://zotero.org/groups/2154524/items/8QSTJ3MX"],"uri":["http://zotero.org/groups/2154524/items/8QSTJ3MX"],"itemData":{"id":22048,"type":"book","title":"Non-communicable Diseases Research Center, Tehran University of Medical Sciences, Tehran, Iran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3</w:t>
      </w:r>
      <w:r w:rsidR="00AC478C">
        <w:fldChar w:fldCharType="end"/>
      </w:r>
      <w:r>
        <w:t>, Valery L Feigin</w:t>
      </w:r>
      <w:r w:rsidR="00AC478C">
        <w:fldChar w:fldCharType="begin"/>
      </w:r>
      <w:r w:rsidR="00DF19E1">
        <w:instrText xml:space="preserve"> ADDIN ZOTERO_ITEM CSL_CITATION {"citationID":"MOcWYxsg","properties":{"formattedCitation":"\\super 54\\nosupersub{}","plainCitation":"54","noteIndex":0},"citationItems":[{"id":22041,"uris":["http://zotero.org/groups/2154524/items/EIZNPCYI"],"uri":["http://zotero.org/groups/2154524/items/EIZNPCYI"],"itemData":{"id":22041,"type":"book","title":"National Institute for Stroke and Applied Neurosciences, Auckland University of Technology, Auckland, New Zealand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4</w:t>
      </w:r>
      <w:r w:rsidR="00AC478C">
        <w:fldChar w:fldCharType="end"/>
      </w:r>
      <w:r w:rsidR="00AC478C">
        <w:t xml:space="preserve"> </w:t>
      </w:r>
      <w:r w:rsidR="00AC478C">
        <w:fldChar w:fldCharType="begin"/>
      </w:r>
      <w:r w:rsidR="00AC478C">
        <w:instrText xml:space="preserve"> ADDIN ZOTERO_ITEM CSL_CITATION {"citationID":"D18MUDXl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AC478C">
        <w:fldChar w:fldCharType="separate"/>
      </w:r>
      <w:r w:rsidR="00AC478C" w:rsidRPr="00AC478C">
        <w:rPr>
          <w:rFonts w:ascii="Calibri" w:hAnsi="Calibri" w:cs="Calibri"/>
          <w:szCs w:val="24"/>
          <w:vertAlign w:val="superscript"/>
        </w:rPr>
        <w:t>1</w:t>
      </w:r>
      <w:r w:rsidR="00AC478C">
        <w:fldChar w:fldCharType="end"/>
      </w:r>
      <w:r w:rsidR="00AC478C">
        <w:t xml:space="preserve"> </w:t>
      </w:r>
      <w:r w:rsidR="00AC478C">
        <w:fldChar w:fldCharType="begin"/>
      </w:r>
      <w:r w:rsidR="00DF19E1">
        <w:instrText xml:space="preserve"> ADDIN ZOTERO_ITEM CSL_CITATION {"citationID":"AnyeqRm1","properties":{"formattedCitation":"\\super 55\\nosupersub{}","plainCitation":"55","noteIndex":0},"citationItems":[{"id":22063,"uris":["http://zotero.org/groups/2154524/items/BZJTKBTB"],"uri":["http://zotero.org/groups/2154524/items/BZJTKBTB"],"itemData":{"id":22063,"type":"book","title":"Research Center of Neurology, Moscow, Russi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5</w:t>
      </w:r>
      <w:r w:rsidR="00AC478C">
        <w:fldChar w:fldCharType="end"/>
      </w:r>
      <w:r>
        <w:t>, Seyed-Mohammad Fereshtehnejad</w:t>
      </w:r>
      <w:r w:rsidR="00AC478C">
        <w:fldChar w:fldCharType="begin"/>
      </w:r>
      <w:r w:rsidR="00DF19E1">
        <w:instrText xml:space="preserve"> ADDIN ZOTERO_ITEM CSL_CITATION {"citationID":"ys8zw6N4","properties":{"formattedCitation":"\\super 56\\nosupersub{}","plainCitation":"56","noteIndex":0},"citationItems":[{"id":21939,"uris":["http://zotero.org/groups/2154524/items/UE9FSIBT"],"uri":["http://zotero.org/groups/2154524/items/UE9FSIBT"],"itemData":{"id":21939,"type":"book","title":"Department of Neurobiology, Karolinska Institute, Stockholm, Sweden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6</w:t>
      </w:r>
      <w:r w:rsidR="00AC478C">
        <w:fldChar w:fldCharType="end"/>
      </w:r>
      <w:r w:rsidR="00AC478C">
        <w:t xml:space="preserve"> </w:t>
      </w:r>
      <w:r w:rsidR="00AC478C">
        <w:fldChar w:fldCharType="begin"/>
      </w:r>
      <w:r w:rsidR="00DF19E1">
        <w:instrText xml:space="preserve"> ADDIN ZOTERO_ITEM CSL_CITATION {"citationID":"uNwvO3FT","properties":{"formattedCitation":"\\super 57\\nosupersub{}","plainCitation":"57","noteIndex":0},"citationItems":[{"id":21994,"uris":["http://zotero.org/groups/2154524/items/8ASFW5E2"],"uri":["http://zotero.org/groups/2154524/items/8ASFW5E2"],"itemData":{"id":21994,"type":"book","title":"Division of Neurology, University of Ottawa, Ottawa, ON, Canad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7</w:t>
      </w:r>
      <w:r w:rsidR="00AC478C">
        <w:fldChar w:fldCharType="end"/>
      </w:r>
      <w:r>
        <w:t>, Eduarda Fernandes</w:t>
      </w:r>
      <w:r w:rsidR="00AC478C">
        <w:fldChar w:fldCharType="begin"/>
      </w:r>
      <w:r w:rsidR="00DF19E1">
        <w:instrText xml:space="preserve"> ADDIN ZOTERO_ITEM CSL_CITATION {"citationID":"SpKIZ0BI","properties":{"formattedCitation":"\\super 58\\nosupersub{}","plainCitation":"58","noteIndex":0},"citationItems":[{"id":21876,"uris":["http://zotero.org/groups/2154524/items/JJNQZ4VM"],"uri":["http://zotero.org/groups/2154524/items/JJNQZ4VM"],"itemData":{"id":21876,"type":"book","title":"Associated Laboratory for Green Chemistry (LAQV), University of Porto, Porto, Portugal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8</w:t>
      </w:r>
      <w:r w:rsidR="00AC478C">
        <w:fldChar w:fldCharType="end"/>
      </w:r>
      <w:r>
        <w:t>, Pietro Ferrara</w:t>
      </w:r>
      <w:r w:rsidR="00AC478C">
        <w:fldChar w:fldCharType="begin"/>
      </w:r>
      <w:r w:rsidR="00DF19E1">
        <w:instrText xml:space="preserve"> ADDIN ZOTERO_ITEM CSL_CITATION {"citationID":"qTBaraKd","properties":{"formattedCitation":"\\super 59\\nosupersub{}","plainCitation":"59","noteIndex":0},"citationItems":[{"id":22064,"uris":["http://zotero.org/groups/2154524/items/E3ERLBUW"],"uri":["http://zotero.org/groups/2154524/items/E3ERLBUW"],"itemData":{"id":22064,"type":"book","title":"Research Center on Public Health, University of Milan Bicocca, Monza, Italy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9</w:t>
      </w:r>
      <w:r w:rsidR="00AC478C">
        <w:fldChar w:fldCharType="end"/>
      </w:r>
      <w:r>
        <w:t>, Irina Filip</w:t>
      </w:r>
      <w:r w:rsidR="00AC478C">
        <w:fldChar w:fldCharType="begin"/>
      </w:r>
      <w:r w:rsidR="00DF19E1">
        <w:instrText xml:space="preserve"> ADDIN ZOTERO_ITEM CSL_CITATION {"citationID":"6nrcZAV6","properties":{"formattedCitation":"\\super 60\\nosupersub{}","plainCitation":"60","noteIndex":0},"citationItems":[{"id":22054,"uris":["http://zotero.org/groups/2154524/items/WHRJWZW8"],"uri":["http://zotero.org/groups/2154524/items/WHRJWZW8"],"itemData":{"id":22054,"type":"book","title":"Psychiatry Department, Kaiser Permanente, Fontana, CA, US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0</w:t>
      </w:r>
      <w:r w:rsidR="00AC478C">
        <w:fldChar w:fldCharType="end"/>
      </w:r>
      <w:r w:rsidR="00AC478C">
        <w:t xml:space="preserve"> </w:t>
      </w:r>
      <w:r w:rsidR="00AC478C">
        <w:fldChar w:fldCharType="begin"/>
      </w:r>
      <w:r w:rsidR="00DF19E1">
        <w:instrText xml:space="preserve"> ADDIN ZOTERO_ITEM CSL_CITATION {"citationID":"hLa4p86B","properties":{"formattedCitation":"\\super 61\\nosupersub{}","plainCitation":"61","noteIndex":0},"citationItems":[{"id":22069,"uris":["http://zotero.org/groups/2154524/items/3BVQYR24"],"uri":["http://zotero.org/groups/2154524/items/3BVQYR24"],"itemData":{"id":22069,"type":"book","title":"School of Health Sciences, A.T. Still University, Mesa, AZ, US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1</w:t>
      </w:r>
      <w:r w:rsidR="00AC478C">
        <w:fldChar w:fldCharType="end"/>
      </w:r>
      <w:r>
        <w:t>, Florian Fischer</w:t>
      </w:r>
      <w:r w:rsidR="00AC478C">
        <w:fldChar w:fldCharType="begin"/>
      </w:r>
      <w:r w:rsidR="00DF19E1">
        <w:instrText xml:space="preserve"> ADDIN ZOTERO_ITEM CSL_CITATION {"citationID":"I9cWrGxe","properties":{"formattedCitation":"\\super 62\\nosupersub{}","plainCitation":"62","noteIndex":0},"citationItems":[{"id":22025,"uris":["http://zotero.org/groups/2154524/items/2JUNWHFR"],"uri":["http://zotero.org/groups/2154524/items/2JUNWHFR"],"itemData":{"id":22025,"type":"book","title":"Institute of Gerontological Health Services and Nursing Research, Ravensburg-Weingarten University of Applied Sciences, Weingarten, Germany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2</w:t>
      </w:r>
      <w:r w:rsidR="00AC478C">
        <w:fldChar w:fldCharType="end"/>
      </w:r>
      <w:r>
        <w:t>, Shilpa Gaidhane</w:t>
      </w:r>
      <w:r w:rsidR="00AC478C">
        <w:fldChar w:fldCharType="begin"/>
      </w:r>
      <w:r w:rsidR="00DF19E1">
        <w:instrText xml:space="preserve"> ADDIN ZOTERO_ITEM CSL_CITATION {"citationID":"d5zsOQmq","properties":{"formattedCitation":"\\super 63\\nosupersub{}","plainCitation":"63","noteIndex":0},"citationItems":[{"id":21933,"uris":["http://zotero.org/groups/2154524/items/33MRIFVG"],"uri":["http://zotero.org/groups/2154524/items/33MRIFVG"],"itemData":{"id":21933,"type":"book","title":"Department of Medicine, Datta Meghe Institute of Medical Science, Wardha, Indi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3</w:t>
      </w:r>
      <w:r w:rsidR="00AC478C">
        <w:fldChar w:fldCharType="end"/>
      </w:r>
      <w:r>
        <w:t>, Ahmad Ghashghaee</w:t>
      </w:r>
      <w:r w:rsidR="00AC478C">
        <w:fldChar w:fldCharType="begin"/>
      </w:r>
      <w:r w:rsidR="00AC478C">
        <w:instrText xml:space="preserve"> ADDIN ZOTERO_ITEM CSL_CITATION {"citationID":"LX9PsmIQ","properties":{"formattedCitation":"\\super 8\\nosupersub{}","plainCitation":"8","noteIndex":0},"citationItems":[{"id":22013,"uris":["http://zotero.org/groups/2154524/items/KI24N5SA"],"uri":["http://zotero.org/groups/2154524/items/KI24N5SA"],"itemData":{"id":22013,"type":"book","title":"Health Management and Economics Research Center, Iran University of Medical Sciences, Tehran, Iran"}}],"schema":"https://github.com/citation-style-language/schema/raw/master/csl-citation.json"} </w:instrText>
      </w:r>
      <w:r w:rsidR="00AC478C">
        <w:fldChar w:fldCharType="separate"/>
      </w:r>
      <w:r w:rsidR="00AC478C" w:rsidRPr="00AC478C">
        <w:rPr>
          <w:rFonts w:ascii="Calibri" w:hAnsi="Calibri" w:cs="Calibri"/>
          <w:szCs w:val="24"/>
          <w:vertAlign w:val="superscript"/>
        </w:rPr>
        <w:t>8</w:t>
      </w:r>
      <w:r w:rsidR="00AC478C">
        <w:fldChar w:fldCharType="end"/>
      </w:r>
      <w:r w:rsidR="00AC478C">
        <w:t xml:space="preserve"> </w:t>
      </w:r>
      <w:r w:rsidR="00AC478C">
        <w:fldChar w:fldCharType="begin"/>
      </w:r>
      <w:r w:rsidR="00DF19E1">
        <w:instrText xml:space="preserve"> ADDIN ZOTERO_ITEM CSL_CITATION {"citationID":"3xqe74mr","properties":{"formattedCitation":"\\super 64\\nosupersub{}","plainCitation":"64","noteIndex":0},"citationItems":[{"id":22084,"uris":["http://zotero.org/groups/2154524/items/IYLXNMGV"],"uri":["http://zotero.org/groups/2154524/items/IYLXNMGV"],"itemData":{"id":22084,"type":"book","title":"Student Research Committee, Iran University of Medical Sciences, Tehran, Iran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4</w:t>
      </w:r>
      <w:r w:rsidR="00AC478C">
        <w:fldChar w:fldCharType="end"/>
      </w:r>
      <w:r>
        <w:t>, Alessandro Gialluisi</w:t>
      </w:r>
      <w:r w:rsidR="00AC478C">
        <w:fldChar w:fldCharType="begin"/>
      </w:r>
      <w:r w:rsidR="00DF19E1">
        <w:instrText xml:space="preserve"> ADDIN ZOTERO_ITEM CSL_CITATION {"citationID":"zpqG5BZ3","properties":{"formattedCitation":"\\super 65\\nosupersub{}","plainCitation":"65","noteIndex":0},"citationItems":[{"id":21916,"uris":["http://zotero.org/groups/2154524/items/P57SS58Z"],"uri":["http://zotero.org/groups/2154524/items/P57SS58Z"],"itemData":{"id":21916,"type":"book","title":"Department of Epidemiology and Prevention, IRCCS Neuromed, Pozzilli, Italy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5</w:t>
      </w:r>
      <w:r w:rsidR="00AC478C">
        <w:fldChar w:fldCharType="end"/>
      </w:r>
      <w:r>
        <w:t>, Elena V Gnedovskaya</w:t>
      </w:r>
      <w:r w:rsidR="00AC478C">
        <w:fldChar w:fldCharType="begin"/>
      </w:r>
      <w:r w:rsidR="00DF19E1">
        <w:instrText xml:space="preserve"> ADDIN ZOTERO_ITEM CSL_CITATION {"citationID":"NGvA8eQe","properties":{"formattedCitation":"\\super 66\\nosupersub{}","plainCitation":"66","noteIndex":0},"citationItems":[{"id":22089,"uris":["http://zotero.org/groups/2154524/items/DUJLXIS4"],"uri":["http://zotero.org/groups/2154524/items/DUJLXIS4"],"itemData":{"id":22089,"type":"book","title":"Third Department of Neurology, Research Center of Neurology, Moscow, Russi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6</w:t>
      </w:r>
      <w:r w:rsidR="00AC478C">
        <w:fldChar w:fldCharType="end"/>
      </w:r>
      <w:r>
        <w:t>, Mahaveer Golechha</w:t>
      </w:r>
      <w:r w:rsidR="00AC478C">
        <w:fldChar w:fldCharType="begin"/>
      </w:r>
      <w:r w:rsidR="00DF19E1">
        <w:instrText xml:space="preserve"> ADDIN ZOTERO_ITEM CSL_CITATION {"citationID":"XXpk06xm","properties":{"formattedCitation":"\\super 67\\nosupersub{}","plainCitation":"67","noteIndex":0},"citationItems":[{"id":22015,"uris":["http://zotero.org/groups/2154524/items/NS7LEH8G"],"uri":["http://zotero.org/groups/2154524/items/NS7LEH8G"],"itemData":{"id":22015,"type":"book","title":"Health Systems and Policy Research, Indian Institute of Public Health Gandhinagar, Gandhinagar, Indi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7</w:t>
      </w:r>
      <w:r w:rsidR="00AC478C">
        <w:fldChar w:fldCharType="end"/>
      </w:r>
      <w:r>
        <w:t>, Mohammad Rifat Haider</w:t>
      </w:r>
      <w:r w:rsidR="00AC478C">
        <w:fldChar w:fldCharType="begin"/>
      </w:r>
      <w:r w:rsidR="00DF19E1">
        <w:instrText xml:space="preserve"> ADDIN ZOTERO_ITEM CSL_CITATION {"citationID":"5wXzyh4Q","properties":{"formattedCitation":"\\super 68\\nosupersub{}","plainCitation":"68","noteIndex":0},"citationItems":[{"id":21985,"uris":["http://zotero.org/groups/2154524/items/MDKUDXE2"],"uri":["http://zotero.org/groups/2154524/items/MDKUDXE2"],"itemData":{"id":21985,"type":"book","title":"Department of Social and Public Health, Ohio University, Athens, OH, US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8</w:t>
      </w:r>
      <w:r w:rsidR="00AC478C">
        <w:fldChar w:fldCharType="end"/>
      </w:r>
      <w:r>
        <w:t>, Samer Hamidi</w:t>
      </w:r>
      <w:r w:rsidR="00AC478C">
        <w:fldChar w:fldCharType="begin"/>
      </w:r>
      <w:r w:rsidR="00DF19E1">
        <w:instrText xml:space="preserve"> ADDIN ZOTERO_ITEM CSL_CITATION {"citationID":"vJIN5HU9","properties":{"formattedCitation":"\\super 69\\nosupersub{}","plainCitation":"69","noteIndex":0},"citationItems":[{"id":22068,"uris":["http://zotero.org/groups/2154524/items/2H9BBXXT"],"uri":["http://zotero.org/groups/2154524/items/2H9BBXXT"],"itemData":{"id":22068,"type":"book","title":"School of Health and Environmental Studies, Hamdan Bin Mohammed Smart University, Dubai, United Arab Emirates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9</w:t>
      </w:r>
      <w:r w:rsidR="00AC478C">
        <w:fldChar w:fldCharType="end"/>
      </w:r>
      <w:r>
        <w:t>, Graeme J Hankey</w:t>
      </w:r>
      <w:r w:rsidR="00AC478C">
        <w:fldChar w:fldCharType="begin"/>
      </w:r>
      <w:r w:rsidR="00DF19E1">
        <w:instrText xml:space="preserve"> ADDIN ZOTERO_ITEM CSL_CITATION {"citationID":"Z1TuUemp","properties":{"formattedCitation":"\\super 70\\nosupersub{}","plainCitation":"70","noteIndex":0},"citationItems":[{"id":22035,"uris":["http://zotero.org/groups/2154524/items/J34H4AUP"],"uri":["http://zotero.org/groups/2154524/items/J34H4AUP"],"itemData":{"id":22035,"type":"book","title":"Medical School, University of Western Australia, Perth, WA, Australi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0</w:t>
      </w:r>
      <w:r w:rsidR="00AC478C">
        <w:fldChar w:fldCharType="end"/>
      </w:r>
      <w:r w:rsidR="00AC478C">
        <w:t xml:space="preserve"> </w:t>
      </w:r>
      <w:r w:rsidR="00AC478C">
        <w:fldChar w:fldCharType="begin"/>
      </w:r>
      <w:r w:rsidR="00DF19E1">
        <w:instrText xml:space="preserve"> ADDIN ZOTERO_ITEM CSL_CITATION {"citationID":"GLCWTgtJ","properties":{"formattedCitation":"\\super 71\\nosupersub{}","plainCitation":"71","noteIndex":0},"citationItems":[{"id":21945,"uris":["http://zotero.org/groups/2154524/items/GC7TSGXZ"],"uri":["http://zotero.org/groups/2154524/items/GC7TSGXZ"],"itemData":{"id":21945,"type":"book","title":"Department of Neurology, Sir Charles Gairdner Hospital, Perth, WA, Australia"}}],"schema":"https://github.com/citation-style-language/schema/raw/master/csl-citation.json"} </w:instrText>
      </w:r>
      <w:r w:rsidR="00AC47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1</w:t>
      </w:r>
      <w:r w:rsidR="00AC478C">
        <w:fldChar w:fldCharType="end"/>
      </w:r>
      <w:r>
        <w:t>, Amr Hassan</w:t>
      </w:r>
      <w:r w:rsidR="00AC478C">
        <w:fldChar w:fldCharType="begin"/>
      </w:r>
      <w:r w:rsidR="00AC478C">
        <w:instrText xml:space="preserve"> ADDIN ZOTERO_ITEM CSL_CITATION {"citationID":"ShorFKTw","properties":{"formattedCitation":"\\super 2\\nosupersub{}","plainCitation":"2","noteIndex":0},"citationItems":[{"id":21941,"uris":["http://zotero.org/groups/2154524/items/8WTKILXC"],"uri":["http://zotero.org/groups/2154524/items/8WTKILXC"],"itemData":{"id":21941,"type":"book","title":"Department of Neurology, Cairo University, Cairo, Egypt"}}],"schema":"https://github.com/citation-style-language/schema/raw/master/csl-citation.json"} </w:instrText>
      </w:r>
      <w:r w:rsidR="00AC478C">
        <w:fldChar w:fldCharType="separate"/>
      </w:r>
      <w:r w:rsidR="00AC478C" w:rsidRPr="00AC478C">
        <w:rPr>
          <w:rFonts w:ascii="Calibri" w:hAnsi="Calibri" w:cs="Calibri"/>
          <w:szCs w:val="24"/>
          <w:vertAlign w:val="superscript"/>
        </w:rPr>
        <w:t>2</w:t>
      </w:r>
      <w:r w:rsidR="00AC478C">
        <w:fldChar w:fldCharType="end"/>
      </w:r>
      <w:r>
        <w:t>, Simon I Hay</w:t>
      </w:r>
      <w:r w:rsidR="00AC478C">
        <w:fldChar w:fldCharType="begin"/>
      </w:r>
      <w:r w:rsidR="00AC478C">
        <w:instrText xml:space="preserve"> ADDIN ZOTERO_ITEM CSL_CITATION {"citationID":"VLRGosPL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AC478C">
        <w:fldChar w:fldCharType="separate"/>
      </w:r>
      <w:r w:rsidR="00AC478C" w:rsidRPr="00AC478C">
        <w:rPr>
          <w:rFonts w:ascii="Calibri" w:hAnsi="Calibri" w:cs="Calibri"/>
          <w:szCs w:val="24"/>
          <w:vertAlign w:val="superscript"/>
        </w:rPr>
        <w:t>1</w:t>
      </w:r>
      <w:r w:rsidR="00AC478C">
        <w:fldChar w:fldCharType="end"/>
      </w:r>
      <w:r w:rsidR="00AC478C">
        <w:t xml:space="preserve"> </w:t>
      </w:r>
      <w:r w:rsidR="00AC478C">
        <w:fldChar w:fldCharType="begin"/>
      </w:r>
      <w:r w:rsidR="00AC478C">
        <w:instrText xml:space="preserve"> ADDIN ZOTERO_ITEM CSL_CITATION {"citationID":"QyAboc05","properties":{"formattedCitation":"\\super 30\\nosupersub{}","plainCitation":"30","noteIndex":0},"citationItems":[{"id":21925,"uris":["http://zotero.org/groups/2154524/items/KG6J54E7"],"uri":["http://zotero.org/groups/2154524/items/KG6J54E7"],"itemData":{"id":21925,"type":"book","title":"Department of Health Metrics Sciences, School of Medicine, University of Washington, Seattle, WA, USA"}}],"schema":"https://github.com/citation-style-language/schema/raw/master/csl-citation.json"} </w:instrText>
      </w:r>
      <w:r w:rsidR="00AC478C">
        <w:fldChar w:fldCharType="separate"/>
      </w:r>
      <w:r w:rsidR="00AC478C" w:rsidRPr="00AC478C">
        <w:rPr>
          <w:rFonts w:ascii="Calibri" w:hAnsi="Calibri" w:cs="Calibri"/>
          <w:szCs w:val="24"/>
          <w:vertAlign w:val="superscript"/>
        </w:rPr>
        <w:t>30</w:t>
      </w:r>
      <w:r w:rsidR="00AC478C">
        <w:fldChar w:fldCharType="end"/>
      </w:r>
      <w:r>
        <w:t>, Mohamed I Hegazy</w:t>
      </w:r>
      <w:r w:rsidR="0091628C">
        <w:fldChar w:fldCharType="begin"/>
      </w:r>
      <w:r w:rsidR="0091628C">
        <w:instrText xml:space="preserve"> ADDIN ZOTERO_ITEM CSL_CITATION {"citationID":"1aC9Poj2","properties":{"formattedCitation":"\\super 2\\nosupersub{}","plainCitation":"2","noteIndex":0},"citationItems":[{"id":21941,"uris":["http://zotero.org/groups/2154524/items/8WTKILXC"],"uri":["http://zotero.org/groups/2154524/items/8WTKILXC"],"itemData":{"id":21941,"type":"book","title":"Department of Neurology, Cairo University, Cairo, Egypt"}}],"schema":"https://github.com/citation-style-language/schema/raw/master/csl-citation.json"} </w:instrText>
      </w:r>
      <w:r w:rsidR="0091628C">
        <w:fldChar w:fldCharType="separate"/>
      </w:r>
      <w:r w:rsidR="0091628C" w:rsidRPr="0091628C">
        <w:rPr>
          <w:rFonts w:ascii="Calibri" w:hAnsi="Calibri" w:cs="Calibri"/>
          <w:szCs w:val="24"/>
          <w:vertAlign w:val="superscript"/>
        </w:rPr>
        <w:t>2</w:t>
      </w:r>
      <w:r w:rsidR="0091628C">
        <w:fldChar w:fldCharType="end"/>
      </w:r>
      <w:r>
        <w:t>, Golnaz Heidari</w:t>
      </w:r>
      <w:r w:rsidR="0091628C">
        <w:fldChar w:fldCharType="begin"/>
      </w:r>
      <w:r w:rsidR="00DF19E1">
        <w:instrText xml:space="preserve"> ADDIN ZOTERO_ITEM CSL_CITATION {"citationID":"ecet3XA0","properties":{"formattedCitation":"\\super 72\\nosupersub{}","plainCitation":"72","noteIndex":0},"citationItems":[{"id":22019,"uris":["http://zotero.org/groups/2154524/items/CMWVH4ZX"],"uri":["http://zotero.org/groups/2154524/items/CMWVH4ZX"],"itemData":{"id":22019,"type":"book","title":"Independent Consultant, Santa Clara, CA, USA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2</w:t>
      </w:r>
      <w:r w:rsidR="0091628C">
        <w:fldChar w:fldCharType="end"/>
      </w:r>
      <w:r>
        <w:t>, Reza Heidari-Soureshjani</w:t>
      </w:r>
      <w:r w:rsidR="0091628C">
        <w:fldChar w:fldCharType="begin"/>
      </w:r>
      <w:r w:rsidR="00DF19E1">
        <w:instrText xml:space="preserve"> ADDIN ZOTERO_ITEM CSL_CITATION {"citationID":"Q3TM17LY","properties":{"formattedCitation":"\\super 73\\nosupersub{}","plainCitation":"73","noteIndex":0},"citationItems":[{"id":22074,"uris":["http://zotero.org/groups/2154524/items/RDEKPG5P"],"uri":["http://zotero.org/groups/2154524/items/RDEKPG5P"],"itemData":{"id":22074,"type":"book","title":"School of Nursing and Midwifery, Tehran University of Medical Sciences, Tehran, Iran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3</w:t>
      </w:r>
      <w:r w:rsidR="0091628C">
        <w:fldChar w:fldCharType="end"/>
      </w:r>
      <w:r>
        <w:t>, Mowafa Househ</w:t>
      </w:r>
      <w:r w:rsidR="0091628C">
        <w:fldChar w:fldCharType="begin"/>
      </w:r>
      <w:r w:rsidR="00DF19E1">
        <w:instrText xml:space="preserve"> ADDIN ZOTERO_ITEM CSL_CITATION {"citationID":"QVgqvwUu","properties":{"formattedCitation":"\\super 74\\nosupersub{}","plainCitation":"74","noteIndex":0},"citationItems":[{"id":21891,"uris":["http://zotero.org/groups/2154524/items/BQRYGEH6"],"uri":["http://zotero.org/groups/2154524/items/BQRYGEH6"],"itemData":{"id":21891,"type":"book","title":"College of Science and Engineering, Hamad Bin Khalifa University, Doha, Qatar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4</w:t>
      </w:r>
      <w:r w:rsidR="0091628C">
        <w:fldChar w:fldCharType="end"/>
      </w:r>
      <w:r>
        <w:t>, Bing-Fang Hwang</w:t>
      </w:r>
      <w:r w:rsidR="0091628C">
        <w:fldChar w:fldCharType="begin"/>
      </w:r>
      <w:r w:rsidR="00DF19E1">
        <w:instrText xml:space="preserve"> ADDIN ZOTERO_ITEM CSL_CITATION {"citationID":"CNwYvYGk","properties":{"formattedCitation":"\\super 75\\nosupersub{}","plainCitation":"75","noteIndex":0},"citationItems":[{"id":21953,"uris":["http://zotero.org/groups/2154524/items/YD7HSAKL"],"uri":["http://zotero.org/groups/2154524/items/YD7HSAKL"],"itemData":{"id":21953,"type":"book","title":"Department of Occupational Safety and Health, China Medical University, Taichung, Taiwan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5</w:t>
      </w:r>
      <w:r w:rsidR="0091628C">
        <w:fldChar w:fldCharType="end"/>
      </w:r>
      <w:r>
        <w:t>, Licia Iacoviello</w:t>
      </w:r>
      <w:r w:rsidR="0091628C">
        <w:fldChar w:fldCharType="begin"/>
      </w:r>
      <w:r w:rsidR="00DF19E1">
        <w:instrText xml:space="preserve"> ADDIN ZOTERO_ITEM CSL_CITATION {"citationID":"VrMu0fzu","properties":{"formattedCitation":"\\super 65\\nosupersub{}","plainCitation":"65","noteIndex":0},"citationItems":[{"id":21916,"uris":["http://zotero.org/groups/2154524/items/P57SS58Z"],"uri":["http://zotero.org/groups/2154524/items/P57SS58Z"],"itemData":{"id":21916,"type":"book","title":"Department of Epidemiology and Prevention, IRCCS Neuromed, Pozzilli, Italy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65</w:t>
      </w:r>
      <w:r w:rsidR="0091628C">
        <w:fldChar w:fldCharType="end"/>
      </w:r>
      <w:r w:rsidR="0091628C">
        <w:t xml:space="preserve"> </w:t>
      </w:r>
      <w:r w:rsidR="0091628C">
        <w:fldChar w:fldCharType="begin"/>
      </w:r>
      <w:r w:rsidR="00DF19E1">
        <w:instrText xml:space="preserve"> ADDIN ZOTERO_ITEM CSL_CITATION {"citationID":"KzQKQi6V","properties":{"formattedCitation":"\\super 76\\nosupersub{}","plainCitation":"76","noteIndex":0},"citationItems":[{"id":22062,"uris":["http://zotero.org/groups/2154524/items/5VEKQPYF"],"uri":["http://zotero.org/groups/2154524/items/5VEKQPYF"],"itemData":{"id":22062,"type":"book","title":"Research Center in Epidemiology and Preventive Medicine (EPIMED), Department of Medicine and Surgery, University of Insubria, Varese, Italy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6</w:t>
      </w:r>
      <w:r w:rsidR="0091628C">
        <w:fldChar w:fldCharType="end"/>
      </w:r>
      <w:r>
        <w:t>, Olayinka Stephen Ilesanmi</w:t>
      </w:r>
      <w:r w:rsidR="0091628C">
        <w:fldChar w:fldCharType="begin"/>
      </w:r>
      <w:r w:rsidR="00DF19E1">
        <w:instrText xml:space="preserve"> ADDIN ZOTERO_ITEM CSL_CITATION {"citationID":"F1oQ3YvB","properties":{"formattedCitation":"\\super 77\\nosupersub{}","plainCitation":"77","noteIndex":0},"citationItems":[{"id":21913,"uris":["http://zotero.org/groups/2154524/items/NEE8AIR8"],"uri":["http://zotero.org/groups/2154524/items/NEE8AIR8"],"itemData":{"id":21913,"type":"book","title":"Department of Community Medicine, University of Ibadan, Ibadan, Nigeria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7</w:t>
      </w:r>
      <w:r w:rsidR="0091628C">
        <w:fldChar w:fldCharType="end"/>
      </w:r>
      <w:r w:rsidR="0091628C">
        <w:t xml:space="preserve"> </w:t>
      </w:r>
      <w:r w:rsidR="0091628C">
        <w:fldChar w:fldCharType="begin"/>
      </w:r>
      <w:r w:rsidR="00DF19E1">
        <w:instrText xml:space="preserve"> ADDIN ZOTERO_ITEM CSL_CITATION {"citationID":"3McFGnpf","properties":{"formattedCitation":"\\super 78\\nosupersub{}","plainCitation":"78","noteIndex":0},"citationItems":[{"id":21912,"uris":["http://zotero.org/groups/2154524/items/VW7LZSSN"],"uri":["http://zotero.org/groups/2154524/items/VW7LZSSN"],"itemData":{"id":21912,"type":"book","title":"Department of Community Medicine, University College Hospital, Ibadan, Ibadan, Nigeria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8</w:t>
      </w:r>
      <w:r w:rsidR="0091628C">
        <w:fldChar w:fldCharType="end"/>
      </w:r>
      <w:r>
        <w:t>, Irena M Ilic</w:t>
      </w:r>
      <w:r w:rsidR="0091628C">
        <w:fldChar w:fldCharType="begin"/>
      </w:r>
      <w:r w:rsidR="00DF19E1">
        <w:instrText xml:space="preserve"> ADDIN ZOTERO_ITEM CSL_CITATION {"citationID":"0zGbSCOH","properties":{"formattedCitation":"\\super 79\\nosupersub{}","plainCitation":"79","noteIndex":0},"citationItems":[{"id":22001,"uris":["http://zotero.org/groups/2154524/items/DHGEH8CA"],"uri":["http://zotero.org/groups/2154524/items/DHGEH8CA"],"itemData":{"id":22001,"type":"book","title":"Faculty of Medicine, University of Belgrade, Belgrade, Serbia"}}],"schema":"https://github.com/citation-style-language/schema/raw/master/csl-citation.json"} </w:instrText>
      </w:r>
      <w:r w:rsidR="0091628C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79</w:t>
      </w:r>
      <w:r w:rsidR="0091628C">
        <w:fldChar w:fldCharType="end"/>
      </w:r>
      <w:r>
        <w:t>, Milena D Ilic</w:t>
      </w:r>
      <w:r w:rsidR="002F7D08">
        <w:fldChar w:fldCharType="begin"/>
      </w:r>
      <w:r w:rsidR="00DF19E1">
        <w:instrText xml:space="preserve"> ADDIN ZOTERO_ITEM CSL_CITATION {"citationID":"qxORvv5T","properties":{"formattedCitation":"\\super 80\\nosupersub{}","plainCitation":"80","noteIndex":0},"citationItems":[{"id":21917,"uris":["http://zotero.org/groups/2154524/items/RZB3FLMQ"],"uri":["http://zotero.org/groups/2154524/items/RZB3FLMQ"],"itemData":{"id":21917,"type":"book","title":"Department of Epidemiology, University of Kragujevac, Kragujevac, Serbia"}}],"schema":"https://github.com/citation-style-language/schema/raw/master/csl-citation.json"} </w:instrText>
      </w:r>
      <w:r w:rsidR="002F7D08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0</w:t>
      </w:r>
      <w:r w:rsidR="002F7D08">
        <w:fldChar w:fldCharType="end"/>
      </w:r>
      <w:r>
        <w:t>, Seyed Sina Naghibi Irvani</w:t>
      </w:r>
      <w:r w:rsidR="002F7D08">
        <w:fldChar w:fldCharType="begin"/>
      </w:r>
      <w:r w:rsidR="00DF19E1">
        <w:instrText xml:space="preserve"> ADDIN ZOTERO_ITEM CSL_CITATION {"citationID":"Lf8VWCjn","properties":{"formattedCitation":"\\super 81\\nosupersub{}","plainCitation":"81","noteIndex":0},"citationItems":[{"id":22065,"uris":["http://zotero.org/groups/2154524/items/U298ASWA"],"uri":["http://zotero.org/groups/2154524/items/U298ASWA"],"itemData":{"id":22065,"type":"book","title":"Research Institute for Endocrine Sciences, Shahid Beheshti University of Medical Sciences, Tehran, Iran"}}],"schema":"https://github.com/citation-style-language/schema/raw/master/csl-citation.json"} </w:instrText>
      </w:r>
      <w:r w:rsidR="002F7D08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1</w:t>
      </w:r>
      <w:r w:rsidR="002F7D08">
        <w:fldChar w:fldCharType="end"/>
      </w:r>
      <w:r>
        <w:t>, M Mofizul Islam</w:t>
      </w:r>
      <w:r w:rsidR="002F7D08">
        <w:fldChar w:fldCharType="begin"/>
      </w:r>
      <w:r w:rsidR="00DF19E1">
        <w:instrText xml:space="preserve"> ADDIN ZOTERO_ITEM CSL_CITATION {"citationID":"jGmEZ7hp","properties":{"formattedCitation":"\\super 82\\nosupersub{}","plainCitation":"82","noteIndex":0},"citationItems":[{"id":22077,"uris":["http://zotero.org/groups/2154524/items/EPVGV4YG"],"uri":["http://zotero.org/groups/2154524/items/EPVGV4YG"],"itemData":{"id":22077,"type":"book","title":"School of Psychology and Public Health, La Trobe University, Melbourne, VIC, Australia"}}],"schema":"https://github.com/citation-style-language/schema/raw/master/csl-citation.json"} </w:instrText>
      </w:r>
      <w:r w:rsidR="002F7D08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2</w:t>
      </w:r>
      <w:r w:rsidR="002F7D08">
        <w:fldChar w:fldCharType="end"/>
      </w:r>
      <w:r>
        <w:t>, Hiroyasu Iso</w:t>
      </w:r>
      <w:r w:rsidR="002F7D08">
        <w:fldChar w:fldCharType="begin"/>
      </w:r>
      <w:r w:rsidR="00DF19E1">
        <w:instrText xml:space="preserve"> ADDIN ZOTERO_ITEM CSL_CITATION {"citationID":"5qHv05wW","properties":{"formattedCitation":"\\super 83\\nosupersub{}","plainCitation":"83","noteIndex":0},"citationItems":[{"id":22056,"uris":["http://zotero.org/groups/2154524/items/8SB6YA8U"],"uri":["http://zotero.org/groups/2154524/items/8SB6YA8U"],"itemData":{"id":22056,"type":"book","title":"Public Health Department of Social Medicine, Osaka University, Suita, Japan"}}],"schema":"https://github.com/citation-style-language/schema/raw/master/csl-citation.json"} </w:instrText>
      </w:r>
      <w:r w:rsidR="002F7D08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3</w:t>
      </w:r>
      <w:r w:rsidR="002F7D08">
        <w:fldChar w:fldCharType="end"/>
      </w:r>
      <w:r>
        <w:t>, Masao Iwagami</w:t>
      </w:r>
      <w:r w:rsidR="002F7D08">
        <w:fldChar w:fldCharType="begin"/>
      </w:r>
      <w:r w:rsidR="00DF19E1">
        <w:instrText xml:space="preserve"> ADDIN ZOTERO_ITEM CSL_CITATION {"citationID":"yLGUIZy6","properties":{"formattedCitation":"\\super 84\\nosupersub{}","plainCitation":"84","noteIndex":0},"citationItems":[{"id":21926,"uris":["http://zotero.org/groups/2154524/items/ZVV9L7UC"],"uri":["http://zotero.org/groups/2154524/items/ZVV9L7UC"],"itemData":{"id":21926,"type":"book","title":"Department of Health Services Research, University of Tsukuba, Tsukuba, Japan"}}],"schema":"https://github.com/citation-style-language/schema/raw/master/csl-citation.json"} </w:instrText>
      </w:r>
      <w:r w:rsidR="002F7D08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4</w:t>
      </w:r>
      <w:r w:rsidR="002F7D08">
        <w:fldChar w:fldCharType="end"/>
      </w:r>
      <w:r w:rsidR="002F7D08">
        <w:t xml:space="preserve"> </w:t>
      </w:r>
      <w:r w:rsidR="002F7D08">
        <w:fldChar w:fldCharType="begin"/>
      </w:r>
      <w:r w:rsidR="00DF19E1">
        <w:instrText xml:space="preserve"> ADDIN ZOTERO_ITEM CSL_CITATION {"citationID":"1EX2XxM3","properties":{"formattedCitation":"\\super 85\\nosupersub{}","plainCitation":"85","noteIndex":0},"citationItems":[{"id":21950,"uris":["http://zotero.org/groups/2154524/items/QB7UFQCB"],"uri":["http://zotero.org/groups/2154524/items/QB7UFQCB"],"itemData":{"id":21950,"type":"book","title":"Department of Non-Communicable Disease Epidemiology, London School of Hygiene &amp; Tropical Medicine, London, UK"}}],"schema":"https://github.com/citation-style-language/schema/raw/master/csl-citation.json"} </w:instrText>
      </w:r>
      <w:r w:rsidR="002F7D08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5</w:t>
      </w:r>
      <w:r w:rsidR="002F7D08">
        <w:fldChar w:fldCharType="end"/>
      </w:r>
      <w:r>
        <w:t>, Ravi Prakash Jha</w:t>
      </w:r>
      <w:r w:rsidR="002F7D08">
        <w:fldChar w:fldCharType="begin"/>
      </w:r>
      <w:r w:rsidR="00DF19E1">
        <w:instrText xml:space="preserve"> ADDIN ZOTERO_ITEM CSL_CITATION {"citationID":"5NNgg0FF","properties":{"formattedCitation":"\\super 86\\nosupersub{}","plainCitation":"86","noteIndex":0},"citationItems":[{"id":21909,"uris":["http://zotero.org/groups/2154524/items/8HW8LMR3"],"uri":["http://zotero.org/groups/2154524/items/8HW8LMR3"],"itemData":{"id":21909,"type":"book","title":"Department of Community Medicine, Baba Saheb Ambedkar Medical College &amp; Hospital, Delhi, India"}}],"schema":"https://github.com/citation-style-language/schema/raw/master/csl-citation.json"} </w:instrText>
      </w:r>
      <w:r w:rsidR="002F7D08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6</w:t>
      </w:r>
      <w:r w:rsidR="002F7D08">
        <w:fldChar w:fldCharType="end"/>
      </w:r>
      <w:r w:rsidR="002F7D08">
        <w:t xml:space="preserve"> </w:t>
      </w:r>
      <w:r w:rsidR="002F7D08">
        <w:fldChar w:fldCharType="begin"/>
      </w:r>
      <w:r w:rsidR="00DF19E1">
        <w:instrText xml:space="preserve"> ADDIN ZOTERO_ITEM CSL_CITATION {"citationID":"KQXhfyhu","properties":{"formattedCitation":"\\super 87\\nosupersub{}","plainCitation":"87","noteIndex":0},"citationItems":[{"id":21910,"uris":["http://zotero.org/groups/2154524/items/I8C2WJYU"],"uri":["http://zotero.org/groups/2154524/items/I8C2WJYU"],"itemData":{"id":21910,"type":"book","title":"Department of Community Medicine, Banaras Hindu University, Varanasi, India"}}],"schema":"https://github.com/citation-style-language/schema/raw/master/csl-citation.json"} </w:instrText>
      </w:r>
      <w:r w:rsidR="002F7D08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7</w:t>
      </w:r>
      <w:r w:rsidR="002F7D08">
        <w:fldChar w:fldCharType="end"/>
      </w:r>
      <w:r>
        <w:t>, Jost B Jonas</w:t>
      </w:r>
      <w:r w:rsidR="00893767">
        <w:fldChar w:fldCharType="begin"/>
      </w:r>
      <w:r w:rsidR="00DF19E1">
        <w:instrText xml:space="preserve"> ADDIN ZOTERO_ITEM CSL_CITATION {"citationID":"aeWS5Ikm","properties":{"formattedCitation":"\\super 88\\nosupersub{}","plainCitation":"88","noteIndex":0},"citationItems":[{"id":21955,"uris":["http://zotero.org/groups/2154524/items/XDKX7ZA8"],"uri":["http://zotero.org/groups/2154524/items/XDKX7ZA8"],"itemData":{"id":21955,"type":"book","title":"Department of Ophthalmology, Heidelberg University, Heidelberg, Germany"}}],"schema":"https://github.com/citation-style-language/schema/raw/master/csl-citation.json"} </w:instrText>
      </w:r>
      <w:r w:rsidR="0089376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8</w:t>
      </w:r>
      <w:r w:rsidR="00893767">
        <w:fldChar w:fldCharType="end"/>
      </w:r>
      <w:r w:rsidR="00893767">
        <w:t xml:space="preserve"> </w:t>
      </w:r>
      <w:r w:rsidR="00893767">
        <w:fldChar w:fldCharType="begin"/>
      </w:r>
      <w:r w:rsidR="00DF19E1">
        <w:instrText xml:space="preserve"> ADDIN ZOTERO_ITEM CSL_CITATION {"citationID":"Esyh8eGB","properties":{"formattedCitation":"\\super 89\\nosupersub{}","plainCitation":"89","noteIndex":0},"citationItems":[{"id":21877,"uris":["http://zotero.org/groups/2154524/items/XAYQVKA5"],"uri":["http://zotero.org/groups/2154524/items/XAYQVKA5"],"itemData":{"id":21877,"type":"book","title":"Beijing Institute of Ophthalmology, Beijing Tongren Hospital, Beijing, China"}}],"schema":"https://github.com/citation-style-language/schema/raw/master/csl-citation.json"} </w:instrText>
      </w:r>
      <w:r w:rsidR="0089376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9</w:t>
      </w:r>
      <w:r w:rsidR="00893767">
        <w:fldChar w:fldCharType="end"/>
      </w:r>
      <w:r>
        <w:t>, Jacek Jerzy Jozwiak</w:t>
      </w:r>
      <w:r w:rsidR="00893767">
        <w:fldChar w:fldCharType="begin"/>
      </w:r>
      <w:r w:rsidR="00DF19E1">
        <w:instrText xml:space="preserve"> ADDIN ZOTERO_ITEM CSL_CITATION {"citationID":"PFYPzYbR","properties":{"formattedCitation":"\\super 90\\nosupersub{}","plainCitation":"90","noteIndex":0},"citationItems":[{"id":21920,"uris":["http://zotero.org/groups/2154524/items/DDZ6MEJR"],"uri":["http://zotero.org/groups/2154524/items/DDZ6MEJR"],"itemData":{"id":21920,"type":"book","title":"Department of Family Medicine and Public Health, University of Opole, Opole, Poland"}}],"schema":"https://github.com/citation-style-language/schema/raw/master/csl-citation.json"} </w:instrText>
      </w:r>
      <w:r w:rsidR="0089376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90</w:t>
      </w:r>
      <w:r w:rsidR="00893767">
        <w:fldChar w:fldCharType="end"/>
      </w:r>
      <w:r>
        <w:t>, Rizwan Kalani</w:t>
      </w:r>
      <w:r w:rsidR="00106091">
        <w:fldChar w:fldCharType="begin"/>
      </w:r>
      <w:r w:rsidR="00DF19E1">
        <w:instrText xml:space="preserve"> ADDIN ZOTERO_ITEM CSL_CITATION {"citationID":"S5w7HMPZ","properties":{"formattedCitation":"\\super 91\\nosupersub{}","plainCitation":"91","noteIndex":0},"citationItems":[{"id":21946,"uris":["http://zotero.org/groups/2154524/items/WRZ82FA3"],"uri":["http://zotero.org/groups/2154524/items/WRZ82FA3"],"itemData":{"id":21946,"type":"book","title":"Department of Neurology, University of Washington, Seattle, WA, USA"}}],"schema":"https://github.com/citation-style-language/schema/raw/master/csl-citation.json"} </w:instrText>
      </w:r>
      <w:r w:rsidR="0010609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91</w:t>
      </w:r>
      <w:r w:rsidR="00106091">
        <w:fldChar w:fldCharType="end"/>
      </w:r>
      <w:r>
        <w:t>, André Karch</w:t>
      </w:r>
      <w:r w:rsidR="00106091">
        <w:fldChar w:fldCharType="begin"/>
      </w:r>
      <w:r w:rsidR="00DF19E1">
        <w:instrText xml:space="preserve"> ADDIN ZOTERO_ITEM CSL_CITATION {"citationID":"oqzW7Cdm","properties":{"formattedCitation":"\\super 92\\nosupersub{}","plainCitation":"92","noteIndex":0},"citationItems":[{"id":22021,"uris":["http://zotero.org/groups/2154524/items/SW9SBAAK"],"uri":["http://zotero.org/groups/2154524/items/SW9SBAAK"],"itemData":{"id":22021,"type":"book","title":"Institute for Epidemiology and Social Medicine, University of Münster, Münster, Germany"}}],"schema":"https://github.com/citation-style-language/schema/raw/master/csl-citation.json"} </w:instrText>
      </w:r>
      <w:r w:rsidR="0010609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92</w:t>
      </w:r>
      <w:r w:rsidR="00106091">
        <w:fldChar w:fldCharType="end"/>
      </w:r>
      <w:r>
        <w:t>, Ayele Semachew Kasa</w:t>
      </w:r>
      <w:r w:rsidR="00106091">
        <w:fldChar w:fldCharType="begin"/>
      </w:r>
      <w:r w:rsidR="00DF19E1">
        <w:instrText xml:space="preserve"> ADDIN ZOTERO_ITEM CSL_CITATION {"citationID":"ig4xf8Zg","properties":{"formattedCitation":"\\super 93\\nosupersub{}","plainCitation":"93","noteIndex":0},"citationItems":[{"id":21895,"uris":["http://zotero.org/groups/2154524/items/9XJ32ICT"],"uri":["http://zotero.org/groups/2154524/items/9XJ32ICT"],"itemData":{"id":21895,"type":"book","title":"Department of Adult Health Nursing, Bahir Dar University, Bahir Dar, Ethiopia"}}],"schema":"https://github.com/citation-style-language/schema/raw/master/csl-citation.json"} </w:instrText>
      </w:r>
      <w:r w:rsidR="0010609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93</w:t>
      </w:r>
      <w:r w:rsidR="00106091">
        <w:fldChar w:fldCharType="end"/>
      </w:r>
      <w:r>
        <w:t>, Mahalaqua Nazli Khatib</w:t>
      </w:r>
      <w:r w:rsidR="00106091">
        <w:fldChar w:fldCharType="begin"/>
      </w:r>
      <w:r w:rsidR="00DF19E1">
        <w:instrText xml:space="preserve"> ADDIN ZOTERO_ITEM CSL_CITATION {"citationID":"6QrGGRMb","properties":{"formattedCitation":"\\super 94\\nosupersub{}","plainCitation":"94","noteIndex":0},"citationItems":[{"id":22006,"uris":["http://zotero.org/groups/2154524/items/764I9YDN"],"uri":["http://zotero.org/groups/2154524/items/764I9YDN"],"itemData":{"id":22006,"type":"book","title":"Global Evidence Synthesis Initiative, Datta Meghe Institute of Medical Sciences, Wardha, India"}}],"schema":"https://github.com/citation-style-language/schema/raw/master/csl-citation.json"} </w:instrText>
      </w:r>
      <w:r w:rsidR="0010609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94</w:t>
      </w:r>
      <w:r w:rsidR="00106091">
        <w:fldChar w:fldCharType="end"/>
      </w:r>
      <w:r>
        <w:t>, Yun Jin Kim</w:t>
      </w:r>
      <w:r w:rsidR="00106091">
        <w:fldChar w:fldCharType="begin"/>
      </w:r>
      <w:r w:rsidR="00DF19E1">
        <w:instrText xml:space="preserve"> ADDIN ZOTERO_ITEM CSL_CITATION {"citationID":"0Tl7FMFd","properties":{"formattedCitation":"\\super 95\\nosupersub{}","plainCitation":"95","noteIndex":0},"citationItems":[{"id":22081,"uris":["http://zotero.org/groups/2154524/items/XYTC6ARI"],"uri":["http://zotero.org/groups/2154524/items/XYTC6ARI"],"itemData":{"id":22081,"type":"book","title":"School of Traditional Chinese Medicine, Xiamen University Malaysia, Sepang, Malaysia"}}],"schema":"https://github.com/citation-style-language/schema/raw/master/csl-citation.json"} </w:instrText>
      </w:r>
      <w:r w:rsidR="0010609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95</w:t>
      </w:r>
      <w:r w:rsidR="00106091">
        <w:fldChar w:fldCharType="end"/>
      </w:r>
      <w:r>
        <w:t xml:space="preserve">, </w:t>
      </w:r>
      <w:r w:rsidR="007D0225">
        <w:t>Adnan Kisa</w:t>
      </w:r>
      <w:r w:rsidR="007D0225">
        <w:fldChar w:fldCharType="begin"/>
      </w:r>
      <w:r w:rsidR="007D0225">
        <w:instrText xml:space="preserve"> ADDIN ZOTERO_ITEM CSL_CITATION {"citationID":"G3mx3QFt","properties":{"formattedCitation":"\\super 97\\nosupersub{}","plainCitation":"97","noteIndex":0},"citationItems":[{"id":22070,"uris":["http://zotero.org/groups/2154524/items/J3MMHWFG"],"uri":["http://zotero.org/groups/2154524/items/J3MMHWFG"],"itemData":{"id":22070,"type":"book","title":"School of Health Sciences, Kristiania University College, Oslo, Norway"}}],"schema":"https://github.com/citation-style-language/schema/raw/master/csl-citation.json"} </w:instrText>
      </w:r>
      <w:r w:rsidR="007D0225">
        <w:fldChar w:fldCharType="separate"/>
      </w:r>
      <w:r w:rsidR="007D0225" w:rsidRPr="00DF19E1">
        <w:rPr>
          <w:rFonts w:ascii="Calibri" w:hAnsi="Calibri" w:cs="Calibri"/>
          <w:szCs w:val="24"/>
          <w:vertAlign w:val="superscript"/>
        </w:rPr>
        <w:t>97</w:t>
      </w:r>
      <w:r w:rsidR="007D0225">
        <w:fldChar w:fldCharType="end"/>
      </w:r>
      <w:r w:rsidR="007D0225">
        <w:t xml:space="preserve"> </w:t>
      </w:r>
      <w:r w:rsidR="007D0225">
        <w:fldChar w:fldCharType="begin"/>
      </w:r>
      <w:r w:rsidR="007D0225">
        <w:instrText xml:space="preserve"> ADDIN ZOTERO_ITEM CSL_CITATION {"citationID":"6LX5xqd7","properties":{"formattedCitation":"\\super 98\\nosupersub{}","plainCitation":"98","noteIndex":0},"citationItems":[{"id":22005,"uris":["http://zotero.org/groups/2154524/items/QXTIESRS"],"uri":["http://zotero.org/groups/2154524/items/QXTIESRS"],"itemData":{"id":22005,"type":"book","title":"Global Community Health and Behavioral Sciences, Tulane University, New Orleans, LA, USA"}}],"schema":"https://github.com/citation-style-language/schema/raw/master/csl-citation.json"} </w:instrText>
      </w:r>
      <w:r w:rsidR="007D0225">
        <w:fldChar w:fldCharType="separate"/>
      </w:r>
      <w:r w:rsidR="007D0225" w:rsidRPr="00DF19E1">
        <w:rPr>
          <w:rFonts w:ascii="Calibri" w:hAnsi="Calibri" w:cs="Calibri"/>
          <w:szCs w:val="24"/>
          <w:vertAlign w:val="superscript"/>
        </w:rPr>
        <w:t>98</w:t>
      </w:r>
      <w:r w:rsidR="007D0225">
        <w:fldChar w:fldCharType="end"/>
      </w:r>
      <w:r w:rsidR="007D0225">
        <w:t xml:space="preserve">, </w:t>
      </w:r>
      <w:r>
        <w:t>Sezer Kisa</w:t>
      </w:r>
      <w:r w:rsidR="00106091">
        <w:fldChar w:fldCharType="begin"/>
      </w:r>
      <w:r w:rsidR="00DF19E1">
        <w:instrText xml:space="preserve"> ADDIN ZOTERO_ITEM CSL_CITATION {"citationID":"1xtAAiMU","properties":{"formattedCitation":"\\super 96\\nosupersub{}","plainCitation":"96","noteIndex":0},"citationItems":[{"id":21951,"uris":["http://zotero.org/groups/2154524/items/JHLY3RID"],"uri":["http://zotero.org/groups/2154524/items/JHLY3RID"],"itemData":{"id":21951,"type":"book","title":"Department of Nursing and Health Promotion, Oslo Metropolitan University, Oslo, Norway"}}],"schema":"https://github.com/citation-style-language/schema/raw/master/csl-citation.json"} </w:instrText>
      </w:r>
      <w:r w:rsidR="0010609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96</w:t>
      </w:r>
      <w:r w:rsidR="00106091">
        <w:fldChar w:fldCharType="end"/>
      </w:r>
      <w:r>
        <w:t>, Ai Koyanagi</w:t>
      </w:r>
      <w:r w:rsidR="00106091">
        <w:fldChar w:fldCharType="begin"/>
      </w:r>
      <w:r w:rsidR="00DF19E1">
        <w:instrText xml:space="preserve"> ADDIN ZOTERO_ITEM CSL_CITATION {"citationID":"X5ljDLl9","properties":{"formatt</w:instrText>
      </w:r>
      <w:r w:rsidR="00DF19E1" w:rsidRPr="0069219B">
        <w:rPr>
          <w:lang w:val="de-CH"/>
        </w:rPr>
        <w:instrText xml:space="preserve">edCitation":"\\super 99\\nosupersub{}","plainCitation":"99","noteIndex":0},"citationItems":[{"id":21886,"uris":["http://zotero.org/groups/2154524/items/IN833R8L"],"uri":["http://zotero.org/groups/2154524/items/IN833R8L"],"itemData":{"id":21886,"type":"book","title":"CIBERSAM, San Juan de Dios Sanitary Park, Sant Boi de Llobregat, Spain"}}],"schema":"https://github.com/citation-style-language/schema/raw/master/csl-citation.json"} </w:instrText>
      </w:r>
      <w:r w:rsidR="00106091">
        <w:fldChar w:fldCharType="separate"/>
      </w:r>
      <w:r w:rsidR="00DF19E1" w:rsidRPr="0069219B">
        <w:rPr>
          <w:rFonts w:ascii="Calibri" w:hAnsi="Calibri" w:cs="Calibri"/>
          <w:szCs w:val="24"/>
          <w:vertAlign w:val="superscript"/>
          <w:lang w:val="de-CH"/>
        </w:rPr>
        <w:t>99</w:t>
      </w:r>
      <w:r w:rsidR="00106091">
        <w:fldChar w:fldCharType="end"/>
      </w:r>
      <w:r w:rsidR="00106091" w:rsidRPr="0069219B">
        <w:rPr>
          <w:lang w:val="de-CH"/>
        </w:rPr>
        <w:t xml:space="preserve"> </w:t>
      </w:r>
      <w:r w:rsidR="00106091">
        <w:fldChar w:fldCharType="begin"/>
      </w:r>
      <w:r w:rsidR="00DF19E1" w:rsidRPr="0069219B">
        <w:rPr>
          <w:lang w:val="de-CH"/>
        </w:rPr>
        <w:instrText xml:space="preserve"> ADDIN ZOTERO_ITEM CSL_CITATION {"citationID":"eKCUKVZ8","properties":{"formattedCitation":"\\super 100\\nosupersub{}","plainCitation":"100","noteIndex":0},"citationItems":[{"id":21881,"uris":["http://zotero.org/groups/2154524/items/8A6BGSRW"],"uri":["http://zotero.org/groups/2154524/items/8A6BGSRW"],"itemData":{"id":21881,"type":"book","title":"Catalan Institution for Research and Advanced Studies (ICREA), Barcelona, Spain"}}],"schema":"https://github.com/citation-style-language/schema/raw/master/csl-citation.json"} </w:instrText>
      </w:r>
      <w:r w:rsidR="00106091">
        <w:fldChar w:fldCharType="separate"/>
      </w:r>
      <w:r w:rsidR="00DF19E1" w:rsidRPr="0069219B">
        <w:rPr>
          <w:rFonts w:ascii="Calibri" w:hAnsi="Calibri" w:cs="Calibri"/>
          <w:szCs w:val="24"/>
          <w:vertAlign w:val="superscript"/>
          <w:lang w:val="de-CH"/>
        </w:rPr>
        <w:t>100</w:t>
      </w:r>
      <w:r w:rsidR="00106091">
        <w:fldChar w:fldCharType="end"/>
      </w:r>
      <w:r w:rsidRPr="0069219B">
        <w:rPr>
          <w:lang w:val="de-CH"/>
        </w:rPr>
        <w:t>, Walter A Kukull</w:t>
      </w:r>
      <w:r w:rsidR="00106091">
        <w:fldChar w:fldCharType="begin"/>
      </w:r>
      <w:r w:rsidR="00DF19E1" w:rsidRPr="0069219B">
        <w:rPr>
          <w:lang w:val="de-CH"/>
        </w:rPr>
        <w:instrText xml:space="preserve"> ADDIN ZOTERO_ITEM CSL_CITATION {"citationID":"2JrPa6Ay","properties":{"formattedCitation":"\\super 101\\nosupersub{}","plainCitation":"101","noteIndex":0},"citationItems":[{"id":21918,"uris":["http://zotero.org/groups/2154524/items/QQ78LP4Z"],"uri":["http://zotero.org/groups/2154524/items/QQ78LP4Z"],"itemData":{"id":21918,"type":"book","title":"Department of Epidemiology, University of Washington, Seattle, WA, USA"</w:instrText>
      </w:r>
      <w:r w:rsidR="00DF19E1" w:rsidRPr="007D0225">
        <w:rPr>
          <w:lang w:val="de-CH"/>
        </w:rPr>
        <w:instrText xml:space="preserve">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1</w:t>
      </w:r>
      <w:r w:rsidR="00106091">
        <w:fldChar w:fldCharType="end"/>
      </w:r>
      <w:r w:rsidRPr="007D0225">
        <w:rPr>
          <w:lang w:val="de-CH"/>
        </w:rPr>
        <w:t>, Manasi Kumar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LRmJylh1","properties":{"formattedCitation":"\\super 102\\nosupersub{}","plainCitation":"102","noteIndex":0},"citationItems":[{"id":21976,"uris":["http://zotero.org/groups/2154524/items/YRQM67WU"],"uri":["http://zotero.org/groups/2154524/items/YRQM67WU"],"itemData":{"id":21976,"type":"book","title":"Department of Psychiatry, University of Nairobi, Nairobi, Kenya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2</w:t>
      </w:r>
      <w:r w:rsidR="00106091">
        <w:fldChar w:fldCharType="end"/>
      </w:r>
      <w:r w:rsidR="00106091" w:rsidRPr="007D0225">
        <w:rPr>
          <w:lang w:val="de-CH"/>
        </w:rPr>
        <w:t xml:space="preserve"> 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NeajU7TA","properties":{"formattedCitation":"\\super 103\\nosupersub{}","plainCitation":"103","noteIndex":0},"citationItems":[{"id":21995,"uris":["http://zotero.org/groups/2154524/items/IMA9S6KI"],"uri":["http://zotero.org/groups/2154524/items/IMA9S6KI"],"itemData":{"id":21995,"type":"book","title":"Division of Psychology and Language Sciences, University College London, London, UK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3</w:t>
      </w:r>
      <w:r w:rsidR="00106091">
        <w:fldChar w:fldCharType="end"/>
      </w:r>
      <w:r w:rsidRPr="007D0225">
        <w:rPr>
          <w:lang w:val="de-CH"/>
        </w:rPr>
        <w:t>, Iván Landires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IRuN6ImW","properties":{"formattedCitation":"\\super 104\\nosupersub{}","plainCitation":"104","noteIndex":0},"citationItems":[{"id":22091,"uris":["http://zotero.org/groups/2154524/items/E9MHX3T3"],"uri":["http://zotero.org/groups/2154524/items/E9MHX3T3"],"itemData":{"id":22091,"type":"book","title":"Unit of Genetics and Public Health, Institute of Medical Sciences, Las Tablas, Panama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4</w:t>
      </w:r>
      <w:r w:rsidR="00106091">
        <w:fldChar w:fldCharType="end"/>
      </w:r>
      <w:r w:rsidR="00106091" w:rsidRPr="007D0225">
        <w:rPr>
          <w:lang w:val="de-CH"/>
        </w:rPr>
        <w:t xml:space="preserve"> 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5vGFkqSI","properties":{"formattedCitation":"\\super 105\\nosupersub{}","plainCitation":"105","noteIndex":0},"citationItems":[{"id":22038,"uris":["http://zotero.org/groups/2154524/items/TLM95XI8"],"uri":["http://zotero.org/groups/2154524/items/TLM95XI8"],"itemData":{"id":22038,"type":"book","title":"Ministry of Health, Herrera, Panama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5</w:t>
      </w:r>
      <w:r w:rsidR="00106091">
        <w:fldChar w:fldCharType="end"/>
      </w:r>
      <w:r w:rsidRPr="007D0225">
        <w:rPr>
          <w:lang w:val="de-CH"/>
        </w:rPr>
        <w:t>, Kate E LeGrand</w:t>
      </w:r>
      <w:r w:rsidR="00106091">
        <w:fldChar w:fldCharType="begin"/>
      </w:r>
      <w:r w:rsidR="00106091" w:rsidRPr="007D0225">
        <w:rPr>
          <w:lang w:val="de-CH"/>
        </w:rPr>
        <w:instrText xml:space="preserve"> ADDIN ZOTERO_ITEM CSL_CITATION {"citationID":"QwuNiaC4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106091">
        <w:fldChar w:fldCharType="separate"/>
      </w:r>
      <w:r w:rsidR="00106091" w:rsidRPr="007D0225">
        <w:rPr>
          <w:rFonts w:ascii="Calibri" w:hAnsi="Calibri" w:cs="Calibri"/>
          <w:szCs w:val="24"/>
          <w:vertAlign w:val="superscript"/>
          <w:lang w:val="de-CH"/>
        </w:rPr>
        <w:t>1</w:t>
      </w:r>
      <w:r w:rsidR="00106091">
        <w:fldChar w:fldCharType="end"/>
      </w:r>
      <w:r w:rsidRPr="007D0225">
        <w:rPr>
          <w:lang w:val="de-CH"/>
        </w:rPr>
        <w:t>, Matilde Leonardi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MjSpvtgf","properties":{"formattedCitation":"\\super 106\\nosupersub{}","plainCitation":"106","noteIndex":0},"citationItems":[{"id":22046,"uris":["http://zotero.org/groups/2154524/items/TZW88ZHR"],"uri":["http://zotero.org/groups/2154524/items/TZW88ZHR"],"itemData":{"id":22046,"type":"book","title":"Neurology, Public Health and Disability Unit, Carlo Besta Neurological Institute IRCCS (Fondazione IRCCS Istituto Neurologico Carlo Besta), Milan, Italy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6</w:t>
      </w:r>
      <w:r w:rsidR="00106091">
        <w:fldChar w:fldCharType="end"/>
      </w:r>
      <w:r w:rsidRPr="007D0225">
        <w:rPr>
          <w:lang w:val="de-CH"/>
        </w:rPr>
        <w:t>, Bingyu Li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Y7j7P6K0","properties":{"formattedCitation":"\\super 107\\nosupersub{}","plainCitation":"107","noteIndex":0},"citationItems":[{"id":21986,"uris":["http://zotero.org/groups/2154524/items/RHMK6CBJ"],"uri":["http://zotero.org/groups/2154524/items/RHMK6CBJ"],"itemData":{"id":21986,"type":"book","title":"Department of Sociology, Shenzhen University, Shenzhen, China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7</w:t>
      </w:r>
      <w:r w:rsidR="00106091">
        <w:fldChar w:fldCharType="end"/>
      </w:r>
      <w:r w:rsidRPr="007D0225">
        <w:rPr>
          <w:lang w:val="de-CH"/>
        </w:rPr>
        <w:t>, Xuefeng Liu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mGTFsLIS","properties":{"formattedCitation":"\\super 108\\nosupersub{}","plainCitation":"108","noteIndex":0},"citationItems":[{"id":21989,"uris":["http://zotero.org/groups/2154524/items/5AHDEBV5"],"uri":["http://zotero.org/groups/2154524/items/5AHDEBV5"],"itemData":{"id":21989,"type":"book","title":"Department of Systems, Populations, and Leadership, University of Michigan, Ann Arbor, MI, USA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8</w:t>
      </w:r>
      <w:r w:rsidR="00106091">
        <w:fldChar w:fldCharType="end"/>
      </w:r>
      <w:r w:rsidRPr="007D0225">
        <w:rPr>
          <w:lang w:val="de-CH"/>
        </w:rPr>
        <w:t>, Giancarlo Logroscino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oN486BP1","properties":{"formattedCitation":"\\super 109\\nosupersub{}","plainCitation":"109","noteIndex":0},"citationItems":[{"id":21896,"uris":["http://zotero.org/groups/2154524/items/Z9LVYNER"],"uri":["http://zotero.org/groups/2154524/items/Z9LVYNER"],"itemData":{"id":21896,"type":"book","title":"Department of Basic Medical Sciences, Neuroscience and Sense Organs, University of Bari Aldo Moro, Bari, Italy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09</w:t>
      </w:r>
      <w:r w:rsidR="00106091">
        <w:fldChar w:fldCharType="end"/>
      </w:r>
      <w:r w:rsidR="00106091" w:rsidRPr="007D0225">
        <w:rPr>
          <w:lang w:val="de-CH"/>
        </w:rPr>
        <w:t xml:space="preserve"> 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US2OvSYa","properties":{"formattedCitation":"\\super 110\\nosupersub{}","plainCitation":"110","noteIndex":0},"citationItems":[{"id":21907,"uris":["http://zotero.org/groups/2154524/items/SC3HFFVF"],"uri":["http://zotero.org/groups/2154524/items/SC3HFFVF"],"itemData":{"id":21907,"type":"book","title":"Department of Clinical Research in Neurology, Fondazione Cardinale Giovanni Panico Hospital, Tricase, Italy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0</w:t>
      </w:r>
      <w:r w:rsidR="00106091">
        <w:fldChar w:fldCharType="end"/>
      </w:r>
      <w:r w:rsidRPr="007D0225">
        <w:rPr>
          <w:lang w:val="de-CH"/>
        </w:rPr>
        <w:t>, Stefan Lorkowski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inogJBLD","properties":{"formattedCitation":"\\super 111\\nosupersub{}","plainCitation":"111","noteIndex":0},"citationItems":[{"id":22027,"uris":["http://zotero.org/groups/2154524/items/A9XKR28R"],"uri":["http://zotero.org/groups/2154524/items/A9XKR28R"],"itemData":{"id":22027,"type":"book","title":"Institute of Nutritional Sciences, Friedrich Schiller University Jena, Jena, Germany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1</w:t>
      </w:r>
      <w:r w:rsidR="00106091">
        <w:fldChar w:fldCharType="end"/>
      </w:r>
      <w:r w:rsidR="00106091" w:rsidRPr="007D0225">
        <w:rPr>
          <w:lang w:val="de-CH"/>
        </w:rPr>
        <w:t xml:space="preserve"> 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isj6noKh","properties":{"formattedCitation":"\\super 112\\nosupersub{}","plainCitation":"112","noteIndex":0},"citationItems":[{"id":21893,"uris":["http://zotero.org/groups/2154524/items/BQLQTC5F"],"uri":["http://zotero.org/groups/2154524/items/BQLQTC5F"],"itemData":{"id":21893,"type":"book","title":"Competence Cluster for Nutrition and Cardiovascular Health (nutriCARD), Jena, Germany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2</w:t>
      </w:r>
      <w:r w:rsidR="00106091">
        <w:fldChar w:fldCharType="end"/>
      </w:r>
      <w:r w:rsidRPr="007D0225">
        <w:rPr>
          <w:lang w:val="de-CH"/>
        </w:rPr>
        <w:t>, Hawraz Ibrahim M. Amin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wqBGXxu2","properties":{"formattedCitation":"\\super 113\\nosupersub{}","plainCitation":"113","noteIndex":0},"citationItems":[{"id":21960,"uris":["http://zotero.org/groups/2154524/items/VCQU4KJD"],"uri":["http://zotero.org/groups/2154524/items/VCQU4KJD"],"itemData":{"id":21960,"type":"book","title":"Department of Pharmaceutical Science, University of Eastern Piedmont, Novara, Italy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3</w:t>
      </w:r>
      <w:r w:rsidR="00106091">
        <w:fldChar w:fldCharType="end"/>
      </w:r>
      <w:r w:rsidR="00106091" w:rsidRPr="007D0225">
        <w:rPr>
          <w:lang w:val="de-CH"/>
        </w:rPr>
        <w:t xml:space="preserve"> </w:t>
      </w:r>
      <w:r w:rsidR="00106091">
        <w:fldChar w:fldCharType="begin"/>
      </w:r>
      <w:r w:rsidR="00DF19E1" w:rsidRPr="007D0225">
        <w:rPr>
          <w:lang w:val="de-CH"/>
        </w:rPr>
        <w:instrText xml:space="preserve"> ADDIN ZOTERO_ITEM CSL_CITATION {"citationID":"kqMBBsNS","properties":{"formattedCitation":"\\super 114\\nosupersub{}","plainCitation":"114","noteIndex":0},"citationItems":[{"id":21885,"uris":["http://zotero.org/groups/2154524/items/H3ZCR8X9"],"uri":["http://zotero.org/groups/2154524/items/H3ZCR8X9"],"itemData":{"id":21885,"type":"book","title":"Chemistry Department, Salahaddin University-Erbil, Erbil, Iraq"}}],"schema":"https://github.com/citation-style-language/schema/raw/master/csl-citation.json"} </w:instrText>
      </w:r>
      <w:r w:rsidR="00106091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4</w:t>
      </w:r>
      <w:r w:rsidR="00106091">
        <w:fldChar w:fldCharType="end"/>
      </w:r>
      <w:r w:rsidRPr="007D0225">
        <w:rPr>
          <w:lang w:val="de-CH"/>
        </w:rPr>
        <w:t>, Shilpashree Madhava Kunjathur</w:t>
      </w:r>
      <w:r w:rsidR="0096048E">
        <w:fldChar w:fldCharType="begin"/>
      </w:r>
      <w:r w:rsidR="00DF19E1" w:rsidRPr="007D0225">
        <w:rPr>
          <w:lang w:val="de-CH"/>
        </w:rPr>
        <w:instrText xml:space="preserve"> ADDIN ZOTERO_ITEM CSL_CITATION {"citationID":"41ckMdoH","properties":{"formattedCitation":"\\super 115\\nosupersub{}","plainCitation":"115","noteIndex":0},"citationItems":[{"id":21897,"uris":["http://zotero.org/groups/2154524/items/VLNDKRE6"],"uri":["http://zotero.org/groups/2154524/items/VLNDKRE6"],"itemData":{"id":21897,"type":"book","title":"Department of Biochemistry, BGS Global Institute of Medical Sciences, Bengaluru, India"}}],"schema":"https://github.com/citation-style-language/schema/raw/master/csl-citation.json"} </w:instrText>
      </w:r>
      <w:r w:rsidR="0096048E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5</w:t>
      </w:r>
      <w:r w:rsidR="0096048E">
        <w:fldChar w:fldCharType="end"/>
      </w:r>
      <w:r w:rsidRPr="007D0225">
        <w:rPr>
          <w:lang w:val="de-CH"/>
        </w:rPr>
        <w:t>, Narayana Manjunatha</w:t>
      </w:r>
      <w:r w:rsidR="0096048E">
        <w:fldChar w:fldCharType="begin"/>
      </w:r>
      <w:r w:rsidR="00DF19E1" w:rsidRPr="007D0225">
        <w:rPr>
          <w:lang w:val="de-CH"/>
        </w:rPr>
        <w:instrText xml:space="preserve"> ADDIN ZOTERO_ITEM CSL_CITATION {"citationID":"YFGEOPmu","properties":{"formattedCitation":"\\super 116\\nosupersub{}","plainCitation":"116","noteIndex":0},"citationItems":[{"id":21972,"uris":["http://zotero.org/groups/2154524/items/8DX44BQG"],"uri":["http://zotero.org/groups/2154524/items/8DX44BQG"],"itemData":{"id":21972,"type":"book","title":"Department of Psychiatry, National Institute of Mental Health and Neurosciences, Bengalore, India"}}],"schema":"https://github.com/citation-style-language/schema/raw/master/csl-citation.json"} </w:instrText>
      </w:r>
      <w:r w:rsidR="0096048E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6</w:t>
      </w:r>
      <w:r w:rsidR="0096048E">
        <w:fldChar w:fldCharType="end"/>
      </w:r>
      <w:r w:rsidRPr="007D0225">
        <w:rPr>
          <w:lang w:val="de-CH"/>
        </w:rPr>
        <w:t>, Birhanu Geta Meharie</w:t>
      </w:r>
      <w:r w:rsidR="0096048E">
        <w:fldChar w:fldCharType="begin"/>
      </w:r>
      <w:r w:rsidR="00DF19E1" w:rsidRPr="007D0225">
        <w:rPr>
          <w:lang w:val="de-CH"/>
        </w:rPr>
        <w:instrText xml:space="preserve"> ADDIN ZOTERO_ITEM CSL_CITATION {"citationID":"7sWr3vrJ","properties":{"formattedCitation":"\\super 117\\nosupersub{}","plainCitation":"117","noteIndex":0},"citationItems":[{"id":21964,"uris":["http://zotero.org/groups/2154524/items/2NYEYQLY"],"uri":["http://zotero.org/groups/2154524/items/2NYEYQLY"],"itemData":{"id":21964,"type":"book","title":"Department of Pharmacy, Wollo University, Dessie, Ethiopia"}}],"schema":"https://github.com/citation-style-language/schema/raw/master/csl-citation.json"} </w:instrText>
      </w:r>
      <w:r w:rsidR="0096048E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7</w:t>
      </w:r>
      <w:r w:rsidR="0096048E">
        <w:fldChar w:fldCharType="end"/>
      </w:r>
      <w:r w:rsidRPr="007D0225">
        <w:rPr>
          <w:lang w:val="de-CH"/>
        </w:rPr>
        <w:t>, Man Mohan Mehndiratta</w:t>
      </w:r>
      <w:r w:rsidR="0096048E">
        <w:fldChar w:fldCharType="begin"/>
      </w:r>
      <w:r w:rsidR="00DF19E1" w:rsidRPr="007D0225">
        <w:rPr>
          <w:lang w:val="de-CH"/>
        </w:rPr>
        <w:instrText xml:space="preserve"> ADDIN ZOTERO_ITEM CSL_CITATION {"citationID":"HueGHOn1","properties":{"formattedCitation":"\\super 118\\nosupersub{}","plainCitation":"118","noteIndex":0},"citationItems":[{"id":22045,"uris":["http://zotero.org/groups/2154524/items/E5P4ZTNF"],"uri":["http://zotero.org/groups/2154524/items/E5P4ZTNF"],"itemData":{"id":22045,"type":"book","title":"Neurology Department, Janakpuri Super Specialty Hospital Society, New Delhi, India"}}],"schema":"https://github.com/citation-style-language/schema/raw/master/csl-citation.json"} </w:instrText>
      </w:r>
      <w:r w:rsidR="0096048E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8</w:t>
      </w:r>
      <w:r w:rsidR="0096048E">
        <w:fldChar w:fldCharType="end"/>
      </w:r>
      <w:r w:rsidR="0096048E" w:rsidRPr="007D0225">
        <w:rPr>
          <w:lang w:val="de-CH"/>
        </w:rPr>
        <w:t xml:space="preserve"> </w:t>
      </w:r>
      <w:r w:rsidR="0096048E">
        <w:fldChar w:fldCharType="begin"/>
      </w:r>
      <w:r w:rsidR="00DF19E1" w:rsidRPr="007D0225">
        <w:rPr>
          <w:lang w:val="de-CH"/>
        </w:rPr>
        <w:instrText xml:space="preserve"> ADDIN ZOTERO_ITEM CSL_CITATION {"citationID":"UCVm4Ql1","properties":{"formattedCitation":"\\super 119\\nosupersub{}","plainCitation":"119","noteIndex":0},"citationItems":[{"id":21942,"uris":["http://zotero.org/groups/2154524/items/6JENNHGF"],"uri":["http://zotero.org/groups/2154524/items/6JENNHGF"],"itemData":{"id":21942,"type":"book","title":"Department of Neurology, Govind Ballabh Institute of Medical Education and Research, New Delhi, India"}}],"schema":"https://github.com/citation-style-language/schema/raw/master/csl-citation.json"} </w:instrText>
      </w:r>
      <w:r w:rsidR="0096048E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19</w:t>
      </w:r>
      <w:r w:rsidR="0096048E">
        <w:fldChar w:fldCharType="end"/>
      </w:r>
      <w:r w:rsidRPr="007D0225">
        <w:rPr>
          <w:lang w:val="de-CH"/>
        </w:rPr>
        <w:t>, Workua Mekonnen Metekiya</w:t>
      </w:r>
      <w:r w:rsidR="0096048E">
        <w:fldChar w:fldCharType="begin"/>
      </w:r>
      <w:r w:rsidR="00DF19E1" w:rsidRPr="007D0225">
        <w:rPr>
          <w:lang w:val="de-CH"/>
        </w:rPr>
        <w:instrText xml:space="preserve"> ADDIN ZOTERO_ITEM CSL_CITATION {"citationID":"UJdilTPl","properties":{"formattedCitation":"\\super 120\\nosupersub{}","plainCitation":"120","noteIndex":0},"citationItems":[{"id":21970,"uris":["http://zotero.org/groups/2154524/items/KJCHR2WF"],"uri":["http://zotero.org/groups/2154524/items/KJCHR2WF"],"itemData":{"id":21970,"type":"book","title":"Department of Psychiatry, Mekelle University, Mekelle, Ethiopia"}}],"schema":"https://github.com/citation-style-language/schema/raw/master/csl-citation.json"} </w:instrText>
      </w:r>
      <w:r w:rsidR="0096048E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20</w:t>
      </w:r>
      <w:r w:rsidR="0096048E">
        <w:fldChar w:fldCharType="end"/>
      </w:r>
      <w:r w:rsidRPr="007D0225">
        <w:rPr>
          <w:lang w:val="de-CH"/>
        </w:rPr>
        <w:t>, Norlinah Mohamed Ibrahim</w:t>
      </w:r>
      <w:r w:rsidR="0096048E">
        <w:fldChar w:fldCharType="begin"/>
      </w:r>
      <w:r w:rsidR="00DF19E1" w:rsidRPr="007D0225">
        <w:rPr>
          <w:lang w:val="de-CH"/>
        </w:rPr>
        <w:instrText xml:space="preserve"> ADDIN ZOTERO_ITEM CSL_CITATION {"citationID":"6Em6esm0","properties":{"formattedCitation":"\\super 121\\nosupersub{}","plainCitation":"121","noteIndex":0},"citationItems":[{"id":21935,"uris":["http://zotero.org/groups/2154524/items/RFLGGURP"],"uri":["http://zotero.org/groups/2154524/items/RFLGGURP"],"itemData":{"id":21935,"type":"book","title":"Department of Medicine, National University of Malaysia Medical Center, Bandar Tun Razak, Malaysia"}}],"schema":"https://github.com/citation-style-language/schema/raw/master/csl-citation.json"} </w:instrText>
      </w:r>
      <w:r w:rsidR="0096048E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21</w:t>
      </w:r>
      <w:r w:rsidR="0096048E">
        <w:fldChar w:fldCharType="end"/>
      </w:r>
      <w:r w:rsidRPr="007D0225">
        <w:rPr>
          <w:lang w:val="de-CH"/>
        </w:rPr>
        <w:t>, Yousef Mohammad</w:t>
      </w:r>
      <w:r w:rsidR="0096048E">
        <w:fldChar w:fldCharType="begin"/>
      </w:r>
      <w:r w:rsidR="00DF19E1" w:rsidRPr="007D0225">
        <w:rPr>
          <w:lang w:val="de-CH"/>
        </w:rPr>
        <w:instrText xml:space="preserve"> ADDIN ZOTERO_ITEM CSL_CITATION {"citationID":"wHh150sZ","properties":{"forma</w:instrText>
      </w:r>
      <w:r w:rsidR="00DF19E1" w:rsidRPr="007D0225">
        <w:instrText xml:space="preserve">ttedCitation":"\\super 122\\nosupersub{}","plainCitation":"122","noteIndex":0},"citationItems":[{"id":22030,"uris":["http://zotero.org/groups/2154524/items/D68NVLQP"],"uri":["http://zotero.org/groups/2154524/items/D68NVLQP"],"itemData":{"id":22030,"type":"book","title":"Internal Medicine Department, King Saud University, Riyadh, Saudi Arabia"}}],"schema":"https://github.com/citation-style-language/schema/raw/master/csl-citation.json"} </w:instrText>
      </w:r>
      <w:r w:rsidR="0096048E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</w:rPr>
        <w:t>122</w:t>
      </w:r>
      <w:r w:rsidR="0096048E">
        <w:fldChar w:fldCharType="end"/>
      </w:r>
      <w:r w:rsidRPr="007D0225">
        <w:t>, Salahuddin Mohammed</w:t>
      </w:r>
      <w:r w:rsidR="00827ADB">
        <w:fldChar w:fldCharType="begin"/>
      </w:r>
      <w:r w:rsidR="00DF19E1" w:rsidRPr="007D0225">
        <w:instrText xml:space="preserve"> ADDIN ZOTERO_ITEM CSL_CITATION {"citationID":"PjFL5BEa","properties":{"formattedCitation":"\\super 123\\nosupersub{}","plainCitation":"123","noteIndex":0},"citationItems":[{"id":21901,"uris":["http://zotero.org/groups/2154524/items/AAU3U336"],"uri":["http://zotero.org/groups/2154524/items/AAU3U336"],"itemData":{"id":21901,"type":"book","title":"Department of Biomolecular Sciences, University of Missippi, Oxford, MS, US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</w:rPr>
        <w:t>123</w:t>
      </w:r>
      <w:r w:rsidR="00827ADB">
        <w:fldChar w:fldCharType="end"/>
      </w:r>
      <w:r w:rsidR="00827ADB" w:rsidRPr="007D0225">
        <w:t xml:space="preserve"> </w:t>
      </w:r>
      <w:r w:rsidR="00827ADB">
        <w:fldChar w:fldCharType="begin"/>
      </w:r>
      <w:r w:rsidR="00DF19E1" w:rsidRPr="007D0225">
        <w:instrText xml:space="preserve"> ADDIN ZOTERO_ITEM CSL_CITATION {"citationID":"N1B3y0kz","properties":{"formattedCitation":"\\super 124\\nosupersub{}","plainCitation":"124","noteIndex":0},"citationItems":[{"id":21963,"uris":["http://zotero.org/groups/2154524/items/DBGHMNS7"],"uri":["http://zotero.org/groups/2154524/items/DBGHMNS7"],"itemData":{"id":21963,"type":"book","title":"Department of Pharmacy, Mizan-Tepi University, Mizan, Ethiop</w:instrText>
      </w:r>
      <w:r w:rsidR="00DF19E1">
        <w:instrText xml:space="preserve">ia"}}],"schema":"https://github.com/citation-style-language/schema/raw/master/csl-citation.json"} </w:instrText>
      </w:r>
      <w:r w:rsidR="00827AD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24</w:t>
      </w:r>
      <w:r w:rsidR="00827ADB">
        <w:fldChar w:fldCharType="end"/>
      </w:r>
      <w:r>
        <w:t>, Archisman Mohapatra</w:t>
      </w:r>
      <w:r w:rsidR="00827ADB">
        <w:fldChar w:fldCharType="begin"/>
      </w:r>
      <w:r w:rsidR="00DF19E1">
        <w:instrText xml:space="preserve"> ADDIN ZOTERO_ITEM CSL_CITATION {"citationID":"DSRORBqq","properties":{"formattedCitation":"\\super 125\\nosupersub{}","plainCitation":"125","noteIndex":0},"citationItems":[{"id":21997,"uris":["http://zotero.org/groups/2154524/items/6IMLCLBJ"],"uri":["http://zotero.org/groups/2154524/items/6IMLCLBJ"],"itemData":{"id":21997,"type":"book","title":"Epidemiology Department, GRID Council, Bhubaneswar, India"}}],"schema":"https://github.com/citation-style-language/schema/raw/master/csl-citation.json"} </w:instrText>
      </w:r>
      <w:r w:rsidR="00827AD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25</w:t>
      </w:r>
      <w:r w:rsidR="00827ADB">
        <w:fldChar w:fldCharType="end"/>
      </w:r>
      <w:r>
        <w:t>, Ali H Mokdad</w:t>
      </w:r>
      <w:r w:rsidR="00827ADB">
        <w:fldChar w:fldCharType="begin"/>
      </w:r>
      <w:r w:rsidR="00827ADB">
        <w:instrText xml:space="preserve"> ADDIN ZOTERO_ITEM CSL_CITATION {"citationID":"nsHFlgHF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827ADB">
        <w:fldChar w:fldCharType="separate"/>
      </w:r>
      <w:r w:rsidR="00827ADB" w:rsidRPr="00827ADB">
        <w:rPr>
          <w:rFonts w:ascii="Calibri" w:hAnsi="Calibri" w:cs="Calibri"/>
          <w:szCs w:val="24"/>
          <w:vertAlign w:val="superscript"/>
        </w:rPr>
        <w:t>1</w:t>
      </w:r>
      <w:r w:rsidR="00827ADB">
        <w:fldChar w:fldCharType="end"/>
      </w:r>
      <w:r w:rsidR="00827ADB">
        <w:t xml:space="preserve"> </w:t>
      </w:r>
      <w:r w:rsidR="00827ADB">
        <w:fldChar w:fldCharType="begin"/>
      </w:r>
      <w:r w:rsidR="00827ADB">
        <w:instrText xml:space="preserve"> ADDIN ZOTERO_ITEM CSL_CITATION {"citationID":"5yLok3m1","properties":{"formattedCitation":"\\super 30\\nosupersub{}","plainCitation":"30","noteIndex":0},"citationItems":[{"id":21925,"uris":["http://zotero.org/groups/2154524/items/KG6J54E7"],"uri":["http://zotero.org/groups/2154524/items/KG6J54E7"],"itemData":{"id":21925,"type":"book","title":"Department of Health Metrics Sciences, School of Medicine, University of Washington, Seattle, WA, USA"}}],"schema":"https://github.com/citation-style-language/schema/raw/master/csl-citation.json"} </w:instrText>
      </w:r>
      <w:r w:rsidR="00827ADB">
        <w:fldChar w:fldCharType="separate"/>
      </w:r>
      <w:r w:rsidR="00827ADB" w:rsidRPr="00827ADB">
        <w:rPr>
          <w:rFonts w:ascii="Calibri" w:hAnsi="Calibri" w:cs="Calibri"/>
          <w:szCs w:val="24"/>
          <w:vertAlign w:val="superscript"/>
        </w:rPr>
        <w:t>30</w:t>
      </w:r>
      <w:r w:rsidR="00827ADB">
        <w:fldChar w:fldCharType="end"/>
      </w:r>
      <w:r>
        <w:t>, Stefania Mondello</w:t>
      </w:r>
      <w:r w:rsidR="00827ADB">
        <w:fldChar w:fldCharType="begin"/>
      </w:r>
      <w:r w:rsidR="00DF19E1">
        <w:instrText xml:space="preserve"> ADDIN ZOTERO_ITEM CSL_CITATION {"citationID":"VvJBnVxi","properties":{"formattedCitation":"\\super 126\\nosupersub{}","plainCitation":"126","noteIndex":0},"citationItems":[{"</w:instrText>
      </w:r>
      <w:r w:rsidR="00DF19E1" w:rsidRPr="007D0225">
        <w:rPr>
          <w:lang w:val="de-CH"/>
        </w:rPr>
        <w:instrText xml:space="preserve">id":21898,"uris":["http://zotero.org/groups/2154524/items/UYBMS4M7"],"uri":["http://zotero.org/groups/2154524/items/UYBMS4M7"],"itemData":{"id":21898,"type":"book","title":"Department of Biomedical and Dental Sciences and Morphofunctional Imaging, Messina University, Messina, Italy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26</w:t>
      </w:r>
      <w:r w:rsidR="00827ADB">
        <w:fldChar w:fldCharType="end"/>
      </w:r>
      <w:r w:rsidRPr="007D0225">
        <w:rPr>
          <w:lang w:val="de-CH"/>
        </w:rPr>
        <w:t>, Ghobad Moradi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iT7TMENl","properties":{"formattedCitation":"\\super 127\\nosupersub{}","plainCitation":"127","noteIndex":0},"citationItems":[{"id":22083,"uris":["http://zotero.org/groups/2154524/items/34CRRECI"],"uri":["http://zotero.org/groups/2154524/items/34CRRECI"],"itemData":{"id":22083,"type":"book","title":"Social Determinants of Health Research Center, Kurdistan University of Medical Sciences, Sanandaj, Iran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27</w:t>
      </w:r>
      <w:r w:rsidR="00827ADB">
        <w:fldChar w:fldCharType="end"/>
      </w:r>
      <w:r w:rsidR="00827ADB" w:rsidRPr="007D0225">
        <w:rPr>
          <w:lang w:val="de-CH"/>
        </w:rPr>
        <w:t xml:space="preserve"> 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p1pBAbOU","properties":{"formattedCitation":"\\super 128\\nosupersub{}","plainCitation":"128","noteIndex":0},"citationItems":[{"id":21914,"uris":["http://zotero.org/groups/2154524/items/ELLN5KHE"],"uri":["http://zotero.org/groups/2154524/items/ELLN5KHE"],"itemData":{"id":21914,"type":"book","title":"Department of Epidemiology and Biostatistics, Kurdistan University of Medical Sciences, Sanandaj, Iran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28</w:t>
      </w:r>
      <w:r w:rsidR="00827ADB">
        <w:fldChar w:fldCharType="end"/>
      </w:r>
      <w:r w:rsidRPr="007D0225">
        <w:rPr>
          <w:lang w:val="de-CH"/>
        </w:rPr>
        <w:t>, Tilahun Belete Mossie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X3Cphshv","properties":{"formattedCitation":"\\super 129\\nosupersub{}","plainCitation":"129","noteIndex":0},"citationItems":[{"id":21969,"uris":["http://zotero.org/groups/2154524/items/IQ9BFGSM"],"uri":["http://zotero.org/groups/2154524/items/IQ9BFGSM"],"itemData":{"id":21969,"type":"book","title":"Department of Psychiatry, Bahir Dar University, Bahir Dar, Ethiopi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29</w:t>
      </w:r>
      <w:r w:rsidR="00827ADB">
        <w:fldChar w:fldCharType="end"/>
      </w:r>
      <w:r w:rsidRPr="007D0225">
        <w:rPr>
          <w:lang w:val="de-CH"/>
        </w:rPr>
        <w:t>, Gabriele Nagel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hZG8pG36","properties":{"formattedCitation":"\\super 130\\nosupersub{}","plainCitation":"130","noteIndex":0},"citationItems":[{"id":22024,"uris":["http://zotero.org/groups/2154524/items/KCWJFZ6A"],"uri":["http://zotero.org/groups/2154524/items/KCWJFZ6A"],"itemData":{"id":22024,"type":"book","title":"Institute of Epidemiology and Medical Biometry, Ulm University, Ulm, Germany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0</w:t>
      </w:r>
      <w:r w:rsidR="00827ADB">
        <w:fldChar w:fldCharType="end"/>
      </w:r>
      <w:r w:rsidRPr="007D0225">
        <w:rPr>
          <w:lang w:val="de-CH"/>
        </w:rPr>
        <w:t>, Mukhammad David Naimzada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uvkeneFR","properties":{"formattedCitation":"\\super 131\\nosupersub{}","plainCitation":"131","noteIndex":0},"citationItems":[{"id":22031,"uris":["http://zotero.org/groups/2154524/items/C3WWCJFK"],"uri":["http://zotero.org/groups/2154524/items/C3WWCJFK"],"itemData":{"id":22031,"type":"book","title":"Laboratory of Public Health Indicators Analysis and Health Digitalization, Moscow Institute of Physics and Technology, Dolgoprudny, Russi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1</w:t>
      </w:r>
      <w:r w:rsidR="00827ADB">
        <w:fldChar w:fldCharType="end"/>
      </w:r>
      <w:r w:rsidR="00827ADB" w:rsidRPr="007D0225">
        <w:rPr>
          <w:lang w:val="de-CH"/>
        </w:rPr>
        <w:t xml:space="preserve"> 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7P0amucw","properties":{"formattedCitation":"\\super 132\\nosupersub{}","plainCitation":"132","noteIndex":0},"citationItems":[{"id":21998,"uris":["http://zotero.org/groups/2154524/items/TLISQJY9"],"uri":["http://zotero.org/groups/2154524/items/TLISQJY9"],"itemData":{"id":21998,"type":"book","title":"Experimental Surgery and Oncology Laboratory, Kursk State Medical University, Kursk, Russi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2</w:t>
      </w:r>
      <w:r w:rsidR="00827ADB">
        <w:fldChar w:fldCharType="end"/>
      </w:r>
      <w:r w:rsidRPr="007D0225">
        <w:rPr>
          <w:lang w:val="de-CH"/>
        </w:rPr>
        <w:t>, Dr Muhammad Naveed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7kKCokrS","properties":{"formattedCitation":"\\super 133\\nosupersub{}","plainCitation":"133","noteIndex":0},"citationItems":[{"id":21903,"uris":["http://zotero.org/groups/2154524/items/7326B6X6"],"uri":["http://zotero.org/groups/2154524/items/7326B6X6"],"itemData":{"id":21903,"type":"book","title":"Department of Biotechnology, University of Central Punjab, Lahore, Pakistan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3</w:t>
      </w:r>
      <w:r w:rsidR="00827ADB">
        <w:fldChar w:fldCharType="end"/>
      </w:r>
      <w:r w:rsidRPr="007D0225">
        <w:rPr>
          <w:lang w:val="de-CH"/>
        </w:rPr>
        <w:t>, Vinod C Nayak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QjSDd2a7","properties":{"formattedCitation":"\\super 134\\nosupersub{}","plainCitation":"134","noteIndex":0},"citationItems":[{"id":21921,"uris":["http://zotero.org/groups/2154524/items/3MMR3SQW"],"uri":["http://zotero.org/groups/2154524/items/3MMR3SQW"],"itemData":{"id":21921,"type":"book","title":"Department of Forensic Medicine and Toxicology, Manipal Academy of Higher Education, Manipal, Indi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4</w:t>
      </w:r>
      <w:r w:rsidR="00827ADB">
        <w:fldChar w:fldCharType="end"/>
      </w:r>
      <w:r w:rsidRPr="007D0225">
        <w:rPr>
          <w:lang w:val="de-CH"/>
        </w:rPr>
        <w:t>, Cuong Tat Nguyen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DYmRhRvs","properties":{"formattedCitation":"\\super 44\\nosupersub{}","plainCitation":"44","noteIndex":0},"citationItems":[{"id":22022,"uris":["http://zotero.org/groups/2154524/items/HWLIUHYR"],"uri":["http://zotero.org/groups/2154524/items/HWLIUHYR"],"itemData":{"id":22022,"type":"book","title":"Institute for Global Health Innovations, Duy Tan University, Hanoi, Vietnam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44</w:t>
      </w:r>
      <w:r w:rsidR="00827ADB">
        <w:fldChar w:fldCharType="end"/>
      </w:r>
      <w:r w:rsidRPr="007D0225">
        <w:rPr>
          <w:lang w:val="de-CH"/>
        </w:rPr>
        <w:t>, Huong Lan Thi Nguyen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tVeDKdv6","properties":{"formattedCitation":"\\super 44\\nosupersub{}","plainCitation":"44","noteIndex":0},"citationItems":[{"id":22022,"uris":["http://zotero.org/groups/2154524/items/HWLIUHYR"],"uri":["http://zotero.org/groups/2154524/items/HWLIUHYR"],"itemData":{"id":22022,"type":"book","title":"Institute for Global Health Innovations, Duy Tan University, Hanoi, Vietnam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44</w:t>
      </w:r>
      <w:r w:rsidR="00827ADB">
        <w:fldChar w:fldCharType="end"/>
      </w:r>
      <w:r w:rsidRPr="007D0225">
        <w:rPr>
          <w:lang w:val="de-CH"/>
        </w:rPr>
        <w:t xml:space="preserve">, </w:t>
      </w:r>
      <w:r w:rsidR="007D0225" w:rsidRPr="007D0225">
        <w:rPr>
          <w:lang w:val="de-CH"/>
        </w:rPr>
        <w:t>Son Hoang Nguyen</w:t>
      </w:r>
      <w:r w:rsidR="007D0225">
        <w:fldChar w:fldCharType="begin"/>
      </w:r>
      <w:r w:rsidR="007D0225" w:rsidRPr="007D0225">
        <w:rPr>
          <w:lang w:val="de-CH"/>
        </w:rPr>
        <w:instrText xml:space="preserve"> ADDIN ZOTERO_ITEM CSL_CITATION {"citationID":"jXUPUQsY","properties":{"formattedCitation":"\\super 135\\nosupersub{}","plainCitation":"135","noteIndex":0},"citationItems":[{"id":21884,"uris":["http://zotero.org/groups/2154524/items/CUCDB2IJ"],"uri":["http://zotero.org/groups/2154524/items/CUCDB2IJ"],"itemData":{"id":21884,"type":"book","title":"Center of Excellence in Behavioral Medicine, Nguyen Tat Thanh University, Ho Chi Minh City, Vietnam"}}],"schema":"https://github.com/citation-style-language/schema/raw/master/csl-citation.json"} </w:instrText>
      </w:r>
      <w:r w:rsidR="007D0225">
        <w:fldChar w:fldCharType="separate"/>
      </w:r>
      <w:r w:rsidR="007D0225" w:rsidRPr="007D0225">
        <w:rPr>
          <w:rFonts w:ascii="Calibri" w:hAnsi="Calibri" w:cs="Calibri"/>
          <w:szCs w:val="24"/>
          <w:vertAlign w:val="superscript"/>
          <w:lang w:val="de-CH"/>
        </w:rPr>
        <w:t>135</w:t>
      </w:r>
      <w:r w:rsidR="007D0225">
        <w:fldChar w:fldCharType="end"/>
      </w:r>
      <w:r w:rsidR="007D0225" w:rsidRPr="007D0225">
        <w:rPr>
          <w:lang w:val="de-CH"/>
        </w:rPr>
        <w:t xml:space="preserve">, </w:t>
      </w:r>
      <w:r w:rsidRPr="007D0225">
        <w:rPr>
          <w:lang w:val="de-CH"/>
        </w:rPr>
        <w:t>Virginia Nunez-Samudio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6ClzVdLp","properties":{"formattedCitation":"\\super 136\\nosupersub{}","plainCitation":"136","noteIndex":0},"citationItems":[{"id":22092,"uris":["http://zotero.org/groups/2154524/items/AKZC8RAU"],"uri":["http://zotero.org/groups/2154524/items/AKZC8RAU"],"itemData":{"id":22092,"type":"book","title":"Unit of Microbiology and Public Health, Institute of Medical Sciences, Las Tablas, Panam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6</w:t>
      </w:r>
      <w:r w:rsidR="00827ADB">
        <w:fldChar w:fldCharType="end"/>
      </w:r>
      <w:r w:rsidR="00827ADB" w:rsidRPr="007D0225">
        <w:rPr>
          <w:lang w:val="de-CH"/>
        </w:rPr>
        <w:t xml:space="preserve"> 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QvvM18iK","properties":{"formattedCitation":"\\super 137\\nosupersub{}","plainCitation":"137","noteIndex":0},"citationItems":[{"id":21982,"uris":["http://zotero.org/groups/2154524/items/YCA64TAG"],"uri":["http://zotero.org/groups/2154524/items/YCA64TAG"],"itemData":{"id":21982,"type":"book","title":"Department of Public Health, Ministry of Health, Herrera, Panam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7</w:t>
      </w:r>
      <w:r w:rsidR="00827ADB">
        <w:fldChar w:fldCharType="end"/>
      </w:r>
      <w:r w:rsidRPr="007D0225">
        <w:rPr>
          <w:lang w:val="de-CH"/>
        </w:rPr>
        <w:t>, Andrew T Olagunju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O8oEsY9D","properties":{"formattedCitation":"\\super 138\\nosupersub{}","plainCitation":"138","noteIndex":0},"citationItems":[{"id":21968,"uris":["http://zotero.org/groups/2154524/items/K479DS25"],"uri":["http://zotero.org/groups/2154524/items/K479DS25"],"itemData":{"id":21968,"type":"book","title":"Department of Psychiatry and Behavioural Neurosciences, McMaster University, Hamilton, ON, Canad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8</w:t>
      </w:r>
      <w:r w:rsidR="00827ADB">
        <w:fldChar w:fldCharType="end"/>
      </w:r>
      <w:r w:rsidR="00827ADB" w:rsidRPr="007D0225">
        <w:rPr>
          <w:lang w:val="de-CH"/>
        </w:rPr>
        <w:t xml:space="preserve"> 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pTGwrMpY","properties":{"formattedCitation":"\\super 139\\nosupersub{}","plainCitation":"139","noteIndex":0},"citationItems":[{"id":21973,"uris":["http://zotero.org/groups/2154524/items/VEC52TIC"],"uri":["http://zotero.org/groups/2154524/items/VEC52TIC"],"itemData":{"id":21973,"type":"book","title":"Department of Psychiatry, University of Lagos, Lagos, Nigeri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39</w:t>
      </w:r>
      <w:r w:rsidR="00827ADB">
        <w:fldChar w:fldCharType="end"/>
      </w:r>
      <w:r w:rsidRPr="007D0225">
        <w:rPr>
          <w:lang w:val="de-CH"/>
        </w:rPr>
        <w:t>, Sergej M Ostojic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5zR06LMl","properties":{"formattedCitation":"\\super 140\\nosupersub{}","plainCitation":"140","noteIndex":0},"citationItems":[{"id":21900,"uris":["http://zotero.org/groups/2154524/items/GK86RFS6"],"uri":["http://zotero.org/groups/2154524/items/GK86RFS6"],"itemData":{"id":21900,"type":"book","title":"Department of Biomedical Sciences, University of Novi Sad, Novi Sad, Serbi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  <w:lang w:val="de-CH"/>
        </w:rPr>
        <w:t>140</w:t>
      </w:r>
      <w:r w:rsidR="00827ADB">
        <w:fldChar w:fldCharType="end"/>
      </w:r>
      <w:r w:rsidRPr="007D0225">
        <w:rPr>
          <w:lang w:val="de-CH"/>
        </w:rPr>
        <w:t>, Samuel M Ostroff</w:t>
      </w:r>
      <w:r w:rsidR="00827ADB">
        <w:fldChar w:fldCharType="begin"/>
      </w:r>
      <w:r w:rsidR="00827ADB" w:rsidRPr="007D0225">
        <w:rPr>
          <w:lang w:val="de-CH"/>
        </w:rPr>
        <w:instrText xml:space="preserve"> ADDIN ZOTERO_ITEM CSL_CITATION {"citationID":"qRofFr88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827ADB">
        <w:fldChar w:fldCharType="separate"/>
      </w:r>
      <w:r w:rsidR="00827ADB" w:rsidRPr="007D0225">
        <w:rPr>
          <w:rFonts w:ascii="Calibri" w:hAnsi="Calibri" w:cs="Calibri"/>
          <w:szCs w:val="24"/>
          <w:vertAlign w:val="superscript"/>
          <w:lang w:val="de-CH"/>
        </w:rPr>
        <w:t>1</w:t>
      </w:r>
      <w:r w:rsidR="00827ADB">
        <w:fldChar w:fldCharType="end"/>
      </w:r>
      <w:r w:rsidR="00827ADB" w:rsidRPr="007D0225">
        <w:rPr>
          <w:lang w:val="de-CH"/>
        </w:rPr>
        <w:t xml:space="preserve"> </w:t>
      </w:r>
      <w:r w:rsidR="00827ADB">
        <w:fldChar w:fldCharType="begin"/>
      </w:r>
      <w:r w:rsidR="00DF19E1" w:rsidRPr="007D0225">
        <w:rPr>
          <w:lang w:val="de-CH"/>
        </w:rPr>
        <w:instrText xml:space="preserve"> ADDIN ZOTERO_ITEM CSL_CITATION {"citationID":"05DPr76s","properties":{"formattedCitation":"\\super 141\\nosupersub{}","plainCitation":"141","noteIndex":0},"citationItems":[{"id":22016,"uris":["http://zotero.org/groups/2154524/items/2S8TCH7N"],"uri":["h</w:instrText>
      </w:r>
      <w:r w:rsidR="00DF19E1" w:rsidRPr="007D0225">
        <w:instrText xml:space="preserve">ttp://zotero.org/groups/2154524/items/2S8TCH7N"],"itemData":{"id":22016,"type":"book","title":"Henry M Jackson School of International Studies, University of Washington, Seattle, WA, US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</w:rPr>
        <w:t>141</w:t>
      </w:r>
      <w:r w:rsidR="00827ADB">
        <w:fldChar w:fldCharType="end"/>
      </w:r>
      <w:r w:rsidRPr="007D0225">
        <w:t>, Nikita Otstavnov</w:t>
      </w:r>
      <w:r w:rsidR="00827ADB">
        <w:fldChar w:fldCharType="begin"/>
      </w:r>
      <w:r w:rsidR="00DF19E1" w:rsidRPr="007D0225">
        <w:instrText xml:space="preserve"> ADDIN ZOTERO_ITEM CSL_CITATION {"citationID":"z8SSrWIc","properties":{"formattedCitation":"\\super 131\\nosupersub{}","plainCitation":"131","noteIndex":0},"citationItems":[{"id":22031,"uris":["http://zotero.org/groups/2154524/items/C3WWCJFK"],"uri":["http://zotero.org/groups/2154524/items/C3WWCJFK"],"itemData":{"id":22031,"type":"book","title":"Laboratory of Public Health Indicators Analysis and Health Digitalization, Moscow Institute of Physics and Technology, Dolgoprudny, Russia"}}],"schema":"https://github.com/citation-style-language/schema/raw/master/csl-citation.json"} </w:instrText>
      </w:r>
      <w:r w:rsidR="00827ADB">
        <w:fldChar w:fldCharType="separate"/>
      </w:r>
      <w:r w:rsidR="00DF19E1" w:rsidRPr="007D0225">
        <w:rPr>
          <w:rFonts w:ascii="Calibri" w:hAnsi="Calibri" w:cs="Calibri"/>
          <w:szCs w:val="24"/>
          <w:vertAlign w:val="superscript"/>
        </w:rPr>
        <w:t>131</w:t>
      </w:r>
      <w:r w:rsidR="00827ADB">
        <w:fldChar w:fldCharType="end"/>
      </w:r>
      <w:r w:rsidRPr="007D0225">
        <w:t>, Stanislav S Otstavnov</w:t>
      </w:r>
      <w:r w:rsidR="00964389">
        <w:fldChar w:fldCharType="begin"/>
      </w:r>
      <w:r w:rsidR="00DF19E1" w:rsidRPr="007D0225">
        <w:instrText xml:space="preserve"> ADDIN ZOTERO_ITEM CSL_CITATION {"citationID":"xHEYtCW3","properties":{"formattedCitation":"\\super 131\\nosupersub{}","plainCitation":"131","noteIndex":0},"citationItems":[{"id":22031,"uris":["http://zotero.org/groups/2154524/items/C3WWCJFK"],"uri":["http://zotero.org/groups/2154524/items/C3WWCJFK"],"itemData":{"id":22031,"</w:instrText>
      </w:r>
      <w:r w:rsidR="00DF19E1">
        <w:instrText xml:space="preserve">type":"book","title":"Laboratory of Public Health Indicators Analysis and Health Digitalization, Moscow Institute of Physics and Technology, Dolgoprudny, Russia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31</w:t>
      </w:r>
      <w:r w:rsidR="00964389">
        <w:fldChar w:fldCharType="end"/>
      </w:r>
      <w:r w:rsidR="00964389">
        <w:t xml:space="preserve"> </w:t>
      </w:r>
      <w:r w:rsidR="00964389">
        <w:fldChar w:fldCharType="begin"/>
      </w:r>
      <w:r w:rsidR="00DF19E1">
        <w:instrText xml:space="preserve"> ADDIN ZOTERO_ITEM CSL_CITATION {"citationID":"cIMZg7X9","properties":{"formattedCitation":"\\super 142\\nosupersub{}","plainCitation":"142","noteIndex":0},"citationItems":[{"id":21967,"uris":["http://zotero.org/groups/2154524/items/EJGAN5QY"],"uri":["http://zotero.org/groups/2154524/items/EJGAN5QY"],"itemData":{"id":21967,"type":"book","title":"Department of Project Management, National Research University Higher School of Economics, Moscow, Russia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42</w:t>
      </w:r>
      <w:r w:rsidR="00964389">
        <w:fldChar w:fldCharType="end"/>
      </w:r>
      <w:r>
        <w:t>, Mayowa O Owolabi</w:t>
      </w:r>
      <w:r w:rsidR="00964389">
        <w:fldChar w:fldCharType="begin"/>
      </w:r>
      <w:r w:rsidR="00DF19E1">
        <w:instrText xml:space="preserve"> ADDIN ZOTERO_ITEM CSL_CITATION {"citationID":"Pvo1yzfP","properties":{"formattedCitation":"\\super 143\\nosupersub{}","plainCitation":"143","noteIndex":0},"citationItems":[{"id":21937,"uris":["http://zotero.org/groups/2154524/items/NAAFEWTL"],"uri":["http://zotero.org/groups/2154524/items/NAAFEWTL"],"itemData":{"id":21937,"type":"book","title":"Department of Medicine, University of Ibadan, Ibadan, Nigeria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43</w:t>
      </w:r>
      <w:r w:rsidR="00964389">
        <w:fldChar w:fldCharType="end"/>
      </w:r>
      <w:r w:rsidR="00964389">
        <w:t xml:space="preserve"> </w:t>
      </w:r>
      <w:r w:rsidR="00964389">
        <w:fldChar w:fldCharType="begin"/>
      </w:r>
      <w:r w:rsidR="00DF19E1">
        <w:instrText xml:space="preserve"> ADDIN ZOTERO_ITEM CSL_CITATION {"citationID":"BTcZ1y75","properties":{"formattedCitation":"\\super 144\\nosupersub{}","plainCitation":"144","noteIndex":0},"citationItems":[{"id":21936,"uris":["http://zotero.org/groups/2154524/items/GWKXKEW5"],"uri":["http://zotero.org/groups/2154524/items/GWKXKEW5"],"itemData":{"id":21936,"type":"book","title":"Department of Medicine, University College Hospital Ibadan, Ibadan, Nigeria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44</w:t>
      </w:r>
      <w:r w:rsidR="00964389">
        <w:fldChar w:fldCharType="end"/>
      </w:r>
      <w:r>
        <w:t>, Songhomitra Panda-Jonas</w:t>
      </w:r>
      <w:r w:rsidR="00964389">
        <w:fldChar w:fldCharType="begin"/>
      </w:r>
      <w:r w:rsidR="00DF19E1">
        <w:instrText xml:space="preserve"> ADDIN ZOTERO_ITEM CSL_CITATION {"citationID":"Pe9hiq1n","properties":{"formattedCitation":"\\super 88\\nosupersub{}","plainCitation":"88","noteIndex":0},"citationItems":[{"id":21955,"uris":["http://zotero.org/groups/2154524/items/XDKX7ZA8"],"uri":["http://zotero.org/groups/2154524/items/XDKX7ZA8"],"itemData":{"id":21955,"type":"book","title":"Department of Ophthalmology, Heidelberg University, Heidelberg, Germany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88</w:t>
      </w:r>
      <w:r w:rsidR="00964389">
        <w:fldChar w:fldCharType="end"/>
      </w:r>
      <w:r>
        <w:t>, Urvish K Patel</w:t>
      </w:r>
      <w:r w:rsidR="00964389">
        <w:fldChar w:fldCharType="begin"/>
      </w:r>
      <w:r w:rsidR="00DF19E1">
        <w:instrText xml:space="preserve"> ADDIN ZOTERO_ITEM CSL_CITATION {"citationID":"WmOyYhSh","properties":{"formattedCitation":"\\super 145\\nosupersub{}","plainCitation":"145","noteIndex":0},"citationItems":[{"id":21940,"uris":["http://zotero.org/groups/2154524/items/CLI3V72V"],"uri":["http://zotero.org/groups/2154524/items/CLI3V72V"],"itemData":{"id":21940,"type":"book","title":"Department of Neurology and Public Health, Icahn School of Medicine at Mount Sinai, New York, NY, USA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45</w:t>
      </w:r>
      <w:r w:rsidR="00964389">
        <w:fldChar w:fldCharType="end"/>
      </w:r>
      <w:r>
        <w:t>, Mona Pathak</w:t>
      </w:r>
      <w:r w:rsidR="00964389">
        <w:fldChar w:fldCharType="begin"/>
      </w:r>
      <w:r w:rsidR="00DF19E1">
        <w:instrText xml:space="preserve"> ADDIN ZOTERO_ITEM CSL_CITATION {"citationID":"an9wo27t","properties":{"formattedCitation":"\\super 146\\nosupersub{}","plainCitation":"146","noteIndex":0},"citationItems":[{"id":22059,"uris":["http://zotero.org/groups/2154524/items/GDBK9Q48"],"uri":["http://zotero.org/groups/2154524/items/GDBK9Q48"],"itemData":{"id":22059,"type":"book","title":"Research &amp; Development Department, Kalinga Institute of Medical Sciences, Bhubaneswar, India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46</w:t>
      </w:r>
      <w:r w:rsidR="00964389">
        <w:fldChar w:fldCharType="end"/>
      </w:r>
      <w:r>
        <w:t>, Hamidreza Pazoki Toroudi</w:t>
      </w:r>
      <w:r w:rsidR="00964389">
        <w:fldChar w:fldCharType="begin"/>
      </w:r>
      <w:r w:rsidR="00DF19E1">
        <w:instrText xml:space="preserve"> ADDIN ZOTERO_ITEM CSL_CITATION {"citationID":"ZaJZkOhC","properties":{"formattedCitation":"\\super 147\\nosupersub{}","plainCitation":"147","noteIndex":0},"citationItems":[{"id":21965,"uris":["http://zotero.org/groups/2154524/items/8HUT7L6K"],"uri":["http://zotero.org/groups/2154524/items/8HUT7L6K"],"itemData":{"id":21965,"type":"book","title":"Department of Physiology, Iran University of Medical Sciences, Tehran, Iran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47</w:t>
      </w:r>
      <w:r w:rsidR="00964389">
        <w:fldChar w:fldCharType="end"/>
      </w:r>
      <w:r w:rsidR="00964389">
        <w:t xml:space="preserve"> </w:t>
      </w:r>
      <w:r w:rsidR="00964389">
        <w:fldChar w:fldCharType="begin"/>
      </w:r>
      <w:r w:rsidR="00DF19E1">
        <w:instrText xml:space="preserve"> ADDIN ZOTERO_ITEM CSL_CITATION {"citationID":"YFqeSRsn","properties":{"formattedCitation":"\\super 148\\nosupersub{}","plainCitation":"148","noteIndex":0},"citationItems":[{"id":22051,"uris":["http://zotero.org/groups/2154524/items/8QV7CNQD"],"uri":["http://zotero.org/groups/2154524/items/8QV7CNQD"],"itemData":{"id":22051,"type":"book","title":"Physiology Research Center, Iran University of Medical Sciences, Tehran, Iran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48</w:t>
      </w:r>
      <w:r w:rsidR="00964389">
        <w:fldChar w:fldCharType="end"/>
      </w:r>
      <w:r>
        <w:t>, Carrie B Peterson</w:t>
      </w:r>
      <w:r w:rsidR="00964389">
        <w:fldChar w:fldCharType="begin"/>
      </w:r>
      <w:r w:rsidR="00DF19E1">
        <w:instrText xml:space="preserve"> ADDIN ZOTERO_ITEM CSL_CITATION {"citationID":"29ECNhCR","properties":{"formattedCitation":"\\super 149\\nosupersub{}","plainCitation":"149","noteIndex":0},"citationItems":[{"id":22004,"uris":["http://zotero.org/groups/2154524/items/ENAIJE63"],"uri":["http://zotero.org/groups/2154524/items/ENAIJE63"],"itemData":{"id":22004,"type":"book","title":"Gerontology, Dementia and Digital Health, Independent Consultant, Copenhagen, Denmark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49</w:t>
      </w:r>
      <w:r w:rsidR="00964389">
        <w:fldChar w:fldCharType="end"/>
      </w:r>
      <w:r>
        <w:t>, Hai Quang Pham</w:t>
      </w:r>
      <w:r w:rsidR="00964389">
        <w:fldChar w:fldCharType="begin"/>
      </w:r>
      <w:r w:rsidR="00DF19E1">
        <w:instrText xml:space="preserve"> ADDIN ZOTERO_ITEM CSL_CITATION {"citationID":"4HzqU6B6","properties":{"formattedCitation":"\\super 44\\nosupersub{}","plainCitation":"44","noteIndex":0},"citationItems":[{"id":22022,"uris":["http://zotero.org/groups/2154524/items/HWLIUHYR"],"uri":["http://zotero.org/groups/2154524/items/HWLIUHYR"],"itemData":{"id":22022,"type":"book","title":"Institute for Global Health Innovations, Duy Tan University, Hanoi, Vietnam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4</w:t>
      </w:r>
      <w:r w:rsidR="00964389">
        <w:fldChar w:fldCharType="end"/>
      </w:r>
      <w:r>
        <w:t>, Marina Pinheiro</w:t>
      </w:r>
      <w:r w:rsidR="00964389">
        <w:fldChar w:fldCharType="begin"/>
      </w:r>
      <w:r w:rsidR="00DF19E1">
        <w:instrText xml:space="preserve"> ADDIN ZOTERO_ITEM CSL_CITATION {"citationID":"J69zzsX6","properties":{"formattedCitation":"\\super 150\\nosupersub{}","plainCitation":"150","noteIndex":0},"citationItems":[{"id":21906,"uris":["http://zotero.org/groups/2154524/items/UCHUJQUC"],"uri":["http://zotero.org/groups/2154524/items/UCHUJQUC"],"itemData":{"id":21906,"type":"book","title":"Department of Chemistry, University of Porto, Porto, Portugal"}}],"schema":"https://github.com/citation-style-language/schema/raw/master/csl-citation.json"} </w:instrText>
      </w:r>
      <w:r w:rsidR="00964389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0</w:t>
      </w:r>
      <w:r w:rsidR="00964389">
        <w:fldChar w:fldCharType="end"/>
      </w:r>
      <w:r>
        <w:t>, Michael A Piradov</w:t>
      </w:r>
      <w:r w:rsidR="00BE54E7">
        <w:fldChar w:fldCharType="begin"/>
      </w:r>
      <w:r w:rsidR="00DF19E1">
        <w:instrText xml:space="preserve"> ADDIN ZOTERO_ITEM CSL_CITATION {"citationID":"iHYuXxyQ","properties":{"formattedCitation":"\\super 55\\nosupersub{}","plainCitation":"55","noteIndex":0},"citationItems":[{"id":22063,"uris":["http://zotero.org/groups/2154524/items/BZJTKBTB"],"uri":["http://zotero.org/groups/2154524/items/BZJTKBTB"],"itemData":{"id":22063,"type":"book","title":"Research Center of Neurology, Moscow, Russia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5</w:t>
      </w:r>
      <w:r w:rsidR="00BE54E7">
        <w:fldChar w:fldCharType="end"/>
      </w:r>
      <w:r>
        <w:t>, Faheem Hyder Pottoo</w:t>
      </w:r>
      <w:r w:rsidR="00BE54E7">
        <w:fldChar w:fldCharType="begin"/>
      </w:r>
      <w:r w:rsidR="00DF19E1">
        <w:instrText xml:space="preserve"> ADDIN ZOTERO_ITEM CSL_CITATION {"citationID":"W1xgPykN","properties":{"formattedCitation":"\\super 151\\nosupersub{}","plainCitation":"151","noteIndex":0},"citationItems":[{"id":21961,"uris":["http://zotero.org/groups/2154524/items/95H7C7LA"],"uri":["http://zotero.org/groups/2154524/items/95H7C7LA"],"itemData":{"id":21961,"type":"book","title":"Department of Pharmacology, Imam Abdulrahman Bin Faisal University, Dammam, Saudi Arabia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1</w:t>
      </w:r>
      <w:r w:rsidR="00BE54E7">
        <w:fldChar w:fldCharType="end"/>
      </w:r>
      <w:r>
        <w:t>, Akram Pourshams</w:t>
      </w:r>
      <w:r w:rsidR="00BE54E7">
        <w:fldChar w:fldCharType="begin"/>
      </w:r>
      <w:r w:rsidR="00DF19E1">
        <w:instrText xml:space="preserve"> ADDIN ZOTERO_ITEM CSL_CITATION {"citationID":"ZP4Vs48F","properties":{"formattedCitation":"\\super 152\\nosupersub{}","plainCitation":"152","noteIndex":0},"citationItems":[{"id":21991,"uris":["http://zotero.org/groups/2154524/items/SMS7WGBU"],"uri":["http://zotero.org/groups/2154524/items/SMS7WGBU"],"itemData":{"id":21991,"type":"book","title":"Digestive Diseases Research Institute, Tehran University of Medical Sciences, Tehran, Iran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2</w:t>
      </w:r>
      <w:r w:rsidR="00BE54E7">
        <w:fldChar w:fldCharType="end"/>
      </w:r>
      <w:r>
        <w:t>, Sergio I Prada</w:t>
      </w:r>
      <w:r w:rsidR="00BE54E7">
        <w:fldChar w:fldCharType="begin"/>
      </w:r>
      <w:r w:rsidR="00DF19E1">
        <w:instrText xml:space="preserve"> ADDIN ZOTERO_ITEM CSL_CITATION {"citationID":"KFIXsNaV","properties":{"formattedCitation":"\\super 153\\nosupersub{}","plainCitation":"153","noteIndex":0},"citationItems":[{"id":21887,"uris":["http://zotero.org/groups/2154524/items/Q6WXYTQ7"],"uri":["http://zotero.org/groups/2154524/items/Q6WXYTQ7"],"itemData":{"id":21887,"type":"book","title":"Clinical Research Center, Valle del Lili Foundation (Centro de Investigaciones Clinicas, Fundación Valle del Lili), Cali, Colombia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3</w:t>
      </w:r>
      <w:r w:rsidR="00BE54E7">
        <w:fldChar w:fldCharType="end"/>
      </w:r>
      <w:r w:rsidR="00BE54E7">
        <w:t xml:space="preserve"> </w:t>
      </w:r>
      <w:r w:rsidR="00BE54E7">
        <w:fldChar w:fldCharType="begin"/>
      </w:r>
      <w:r w:rsidR="00DF19E1">
        <w:instrText xml:space="preserve"> ADDIN ZOTERO_ITEM CSL_CITATION {"citationID":"YD1692u1","properties":{"formattedCitation":"\\super 154\\nosupersub{}","plainCitation":"154","noteIndex":0},"citationItems":[{"id":22053,"uris":["http://zotero.org/groups/2154524/items/X25AZJGF"],"uri":["http://zotero.org/groups/2154524/items/X25AZJGF"],"itemData":{"id":22053,"type":"book","title":"PROESA, ICESI University (Centro PROESA, Universidad ICESI), Cali, Colombia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4</w:t>
      </w:r>
      <w:r w:rsidR="00BE54E7">
        <w:fldChar w:fldCharType="end"/>
      </w:r>
      <w:r>
        <w:t>, Dimas Ria Angga Pribadi</w:t>
      </w:r>
      <w:r w:rsidR="00BE54E7">
        <w:fldChar w:fldCharType="begin"/>
      </w:r>
      <w:r w:rsidR="00DF19E1">
        <w:instrText xml:space="preserve"> ADDIN ZOTERO_ITEM CSL_CITATION {"citationID":"DC2bpFx8","properties":{"formattedCitation":"\\super 155\\nosupersub{}","plainCitation":"155","noteIndex":0},"citationItems":[{"id":22014,"uris":["http://zotero.org/groups/2154524/items/SYN5FZ4V"],"uri":["http://zotero.org/groups/2154524/items/SYN5FZ4V"],"itemData":{"id":22014,"type":"book","title":"Health Sciences Department, Muhammadiyah University of Surakarta, Sukoharjo, Indonesia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5</w:t>
      </w:r>
      <w:r w:rsidR="00BE54E7">
        <w:fldChar w:fldCharType="end"/>
      </w:r>
      <w:r>
        <w:t>, Amir Radfar</w:t>
      </w:r>
      <w:r w:rsidR="00BE54E7">
        <w:fldChar w:fldCharType="begin"/>
      </w:r>
      <w:r w:rsidR="00DF19E1">
        <w:instrText xml:space="preserve"> ADDIN ZOTERO_ITEM CSL_CITATION {"citationID":"CBVr95vf","properties":{"formattedCitation":"\\super 156\\nosupersub{}","plainCitation":"156","noteIndex":0},"citationItems":[{"id":21889,"uris":["http://zotero.org/groups/2154524/items/7VXX9R33"],"uri":["http://zotero.org/groups/2154524/items/7VXX9R33"],"itemData":{"id":21889,"type":"book","title":"College of Medicine, University of Central Florida, Orlando, FL, USA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6</w:t>
      </w:r>
      <w:r w:rsidR="00BE54E7">
        <w:fldChar w:fldCharType="end"/>
      </w:r>
      <w:r>
        <w:t>, Alberto Raggi</w:t>
      </w:r>
      <w:r w:rsidR="00BE54E7">
        <w:fldChar w:fldCharType="begin"/>
      </w:r>
      <w:r w:rsidR="00DF19E1">
        <w:instrText xml:space="preserve"> ADDIN ZOTERO_ITEM CSL_CITATION {"citationID":"0pNKxQtR","properties":{"formattedCitation":"\\super 106\\nosupersub{}","plainCitation":"106","noteIndex":0},"citationItems":[{"id":22046,"uris":["http://zotero.org/groups/2154524/items/TZW88ZHR"],"uri":["http://zotero.org/groups/2154524/items/TZW88ZHR"],"itemData":{"id":22046,"type":"book","title":"Neurology, Public Health and Disability Unit, Carlo Besta Neurological Institute IRCCS (Fondazione IRCCS Istituto Neurologico Carlo Besta), Milan, Italy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06</w:t>
      </w:r>
      <w:r w:rsidR="00BE54E7">
        <w:fldChar w:fldCharType="end"/>
      </w:r>
      <w:r>
        <w:t>, Fakher Rahim</w:t>
      </w:r>
      <w:r w:rsidR="00BE54E7">
        <w:fldChar w:fldCharType="begin"/>
      </w:r>
      <w:r w:rsidR="00DF19E1">
        <w:instrText xml:space="preserve"> ADDIN ZOTERO_ITEM CSL_CITATION {"citationID":"47SYBsnQ","properties":{"formattedCitation":"\\super 157\\nosupersub{}","plainCitation":"157","noteIndex":0},"citationItems":[{"id":22087,"uris":["http://zotero.org/groups/2154524/items/LWCGSJ9J"],"uri":["http://zotero.org/groups/2154524/items/LWCGSJ9J"],"itemData":{"id":22087,"type":"book","title":"Thalassemia and Hemoglobinopathy Research Center, Ahvaz Jundishapur University of Medical Sciences, Ahvaz, Iran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7</w:t>
      </w:r>
      <w:r w:rsidR="00BE54E7">
        <w:fldChar w:fldCharType="end"/>
      </w:r>
      <w:r w:rsidR="00BE54E7">
        <w:t xml:space="preserve"> </w:t>
      </w:r>
      <w:r w:rsidR="00BE54E7">
        <w:fldChar w:fldCharType="begin"/>
      </w:r>
      <w:r w:rsidR="00DF19E1">
        <w:instrText xml:space="preserve"> ADDIN ZOTERO_ITEM CSL_CITATION {"citationID":"ZWyzvvex","properties":{"formattedCitation":"\\super 158\\nosupersub{}","plainCitation":"158","noteIndex":0},"citationItems":[{"id":22037,"uris":["http://zotero.org/groups/2154524/items/5GDPKYB6"],"uri":["http://zotero.org/groups/2154524/items/5GDPKYB6"],"itemData":{"id":22037,"type":"book","title":"Metabolomics and Genomics Research Center, Tehran University of Medical Sciences, Tehran, Iran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8</w:t>
      </w:r>
      <w:r w:rsidR="00BE54E7">
        <w:fldChar w:fldCharType="end"/>
      </w:r>
      <w:r>
        <w:t>, Pradhum Ram</w:t>
      </w:r>
      <w:r w:rsidR="00BE54E7">
        <w:fldChar w:fldCharType="begin"/>
      </w:r>
      <w:r w:rsidR="00DF19E1">
        <w:instrText xml:space="preserve"> ADDIN ZOTERO_ITEM CSL_CITATION {"citationID":"SKcvpxJk","properties":{"formattedCitation":"\\super 159\\nosupersub{}","plainCitation":"159","noteIndex":0},"citationItems":[{"id":21904,"uris":["http://zotero.org/groups/2154524/items/RMKH7C5Z"],"uri":["http://zotero.org/groups/2154524/items/RMKH7C5Z"],"itemData":{"id":21904,"type":"book","title":"Department of Cardiology, Emory University, Atlanta, GA, USA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59</w:t>
      </w:r>
      <w:r w:rsidR="00BE54E7">
        <w:fldChar w:fldCharType="end"/>
      </w:r>
      <w:r>
        <w:t>, Juwel Rana</w:t>
      </w:r>
      <w:r w:rsidR="00BE54E7">
        <w:fldChar w:fldCharType="begin"/>
      </w:r>
      <w:r w:rsidR="00DF19E1">
        <w:instrText xml:space="preserve"> ADDIN ZOTERO_ITEM CSL_CITATION {"citationID":"FpOxlvVx","properties":{"formattedCitation":"\\super 160\\nosupersub{}","plainCitation":"160","noteIndex":0},"citationItems":[{"id":21983,"uris":["http://zotero.org/groups/2154524/items/DBDNCNQA"],"uri":["http://zotero.org/groups/2154524/items/DBDNCNQA"],"itemData":{"id":21983,"type":"book","title":"Department of Public Health, North South University, Dhaka, Bangladesh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60</w:t>
      </w:r>
      <w:r w:rsidR="00BE54E7">
        <w:fldChar w:fldCharType="end"/>
      </w:r>
      <w:r w:rsidR="00BE54E7">
        <w:t xml:space="preserve"> </w:t>
      </w:r>
      <w:r w:rsidR="00BE54E7">
        <w:fldChar w:fldCharType="begin"/>
      </w:r>
      <w:r w:rsidR="00DF19E1">
        <w:instrText xml:space="preserve"> ADDIN ZOTERO_ITEM CSL_CITATION {"citationID":"wXOGNpZK","properties":{"formattedCitation":"\\super 161\\nosupersub{}","plainCitation":"161","noteIndex":0},"citationItems":[{"id":21902,"uris":["http://zotero.org/groups/2154524/items/IQZK47VM"],"uri":["http://zotero.org/groups/2154524/items/IQZK47VM"],"itemData":{"id":21902,"type":"book","title":"Department of Biostatistics and Epidemiology, University of Massachusetts Amherst, Amherst, MA, USA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61</w:t>
      </w:r>
      <w:r w:rsidR="00BE54E7">
        <w:fldChar w:fldCharType="end"/>
      </w:r>
      <w:r>
        <w:t>, Vahid Rashedi</w:t>
      </w:r>
      <w:r w:rsidR="00BE54E7">
        <w:fldChar w:fldCharType="begin"/>
      </w:r>
      <w:r w:rsidR="00DF19E1">
        <w:instrText xml:space="preserve"> ADDIN ZOTERO_ITEM CSL_CITATION {"citationID":"CsfCr4sJ","properties":{"formattedCitation":"\\super 162\\nosupersub{}","plainCitation":"162","noteIndex":0},"citationItems":[{"id":22085,"uris":["http://zotero.org/groups/2154524/items/FGI3BJXW"],"uri":["http://zotero.org/groups/2154524/items/FGI3BJXW"],"itemData":{"id":22085,"type":"book","title":"Tehran Institute of Psychiatry, Iran University of Medical Sciences, Tehran, Iran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62</w:t>
      </w:r>
      <w:r w:rsidR="00BE54E7">
        <w:fldChar w:fldCharType="end"/>
      </w:r>
      <w:r>
        <w:t xml:space="preserve">, </w:t>
      </w:r>
      <w:r w:rsidR="007D0225">
        <w:t>David Laith Rawaf</w:t>
      </w:r>
      <w:r w:rsidR="007D0225">
        <w:fldChar w:fldCharType="begin"/>
      </w:r>
      <w:r w:rsidR="007D0225">
        <w:instrText xml:space="preserve"> ADDIN ZOTERO_ITEM CSL_CITATION {"citationID":"NpYo6Jdq","properties":{"formattedCitation":"\\super 165\\nosupersub{}","plainCitation":"165","noteIndex":0},"citationItems":[{"id":22095,"uris":["http://zotero.org/groups/2154524/items/95JRZA7J"],"uri":["http://zotero.org/groups/2154524/items/95JRZA7J"],"itemData":{"id":22095,"type":"book","title":"WHO Collaborating Centre for Public Health Education and Training, Imperial College London, London, UK"}}],"schema":"https://github.com/citation-style-language/schema/raw/master/csl-citation.json"} </w:instrText>
      </w:r>
      <w:r w:rsidR="007D0225">
        <w:fldChar w:fldCharType="separate"/>
      </w:r>
      <w:r w:rsidR="007D0225" w:rsidRPr="00DF19E1">
        <w:rPr>
          <w:rFonts w:ascii="Calibri" w:hAnsi="Calibri" w:cs="Calibri"/>
          <w:szCs w:val="24"/>
          <w:vertAlign w:val="superscript"/>
        </w:rPr>
        <w:t>165</w:t>
      </w:r>
      <w:r w:rsidR="007D0225">
        <w:fldChar w:fldCharType="end"/>
      </w:r>
      <w:r w:rsidR="007D0225">
        <w:t xml:space="preserve"> </w:t>
      </w:r>
      <w:r w:rsidR="007D0225">
        <w:fldChar w:fldCharType="begin"/>
      </w:r>
      <w:r w:rsidR="007D0225">
        <w:instrText xml:space="preserve"> ADDIN ZOTERO_ITEM CSL_CITATION {"citationID":"s1XwmO4a","properties":{"formattedCitation":"\\super 166\\nosupersub{}","plainCitation":"166","noteIndex":0},"citationItems":[{"id":22093,"uris":["http://zotero.org/groups/2154524/items/8ZPH8FMK"],"uri":["http://zotero.org/groups/2154524/items/8ZPH8FMK"],"itemData":{"id":22093,"type":"book","title":"University College London Hospitals, London, UK"}}],"schema":"https://github.com/citation-style-language/schema/raw/master/csl-citation.json"} </w:instrText>
      </w:r>
      <w:r w:rsidR="007D0225">
        <w:fldChar w:fldCharType="separate"/>
      </w:r>
      <w:r w:rsidR="007D0225" w:rsidRPr="00DF19E1">
        <w:rPr>
          <w:rFonts w:ascii="Calibri" w:hAnsi="Calibri" w:cs="Calibri"/>
          <w:szCs w:val="24"/>
          <w:vertAlign w:val="superscript"/>
        </w:rPr>
        <w:t>166</w:t>
      </w:r>
      <w:r w:rsidR="007D0225">
        <w:fldChar w:fldCharType="end"/>
      </w:r>
      <w:r w:rsidR="007D0225">
        <w:t xml:space="preserve">, </w:t>
      </w:r>
      <w:r>
        <w:t>Salman Rawaf</w:t>
      </w:r>
      <w:r w:rsidR="00BE54E7">
        <w:fldChar w:fldCharType="begin"/>
      </w:r>
      <w:r w:rsidR="00DF19E1">
        <w:instrText xml:space="preserve"> ADDIN ZOTERO_ITEM CSL_CITATION {"citationID":"gVSPVi74","properties":{"formattedCitation":"\\super 163\\nosupersub{}","plainCitation":"163","noteIndex":0},"citationItems":[{"id":21966,"uris":["http://zotero.org/groups/2154524/items/DQ59YUXY"],"uri":["http://zotero.org/groups/2154524/items/DQ59YUXY"],"itemData":{"id":21966,"type":"book","title":"Department of Primary Care and Public Health, Imperial College London, London, UK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63</w:t>
      </w:r>
      <w:r w:rsidR="00BE54E7">
        <w:fldChar w:fldCharType="end"/>
      </w:r>
      <w:r w:rsidR="00BE54E7">
        <w:t xml:space="preserve"> </w:t>
      </w:r>
      <w:r w:rsidR="00BE54E7">
        <w:fldChar w:fldCharType="begin"/>
      </w:r>
      <w:r w:rsidR="00DF19E1">
        <w:instrText xml:space="preserve"> ADDIN ZOTERO_ITEM CSL_CITATION {"citationID":"6sjKo4Ep","properties":{"formattedCitation":"\\super 164\\nosupersub{}","plainCitation":"164","noteIndex":0},"citationItems":[{"id":21874,"uris":["http://zotero.org/groups/2154524/items/F4G27R4Q"],"uri":["http://zotero.org/groups/2154524/items/F4G27R4Q"],"itemData":{"id":21874,"type":"book","title":"Academic Public Health England, Public Health England, London, UK"}}],"schema":"https://github.com/citation-style-language/schema/raw/master/csl-citation.json"} </w:instrText>
      </w:r>
      <w:r w:rsidR="00BE54E7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64</w:t>
      </w:r>
      <w:r w:rsidR="00BE54E7">
        <w:fldChar w:fldCharType="end"/>
      </w:r>
      <w:r>
        <w:t xml:space="preserve">, </w:t>
      </w:r>
      <w:r w:rsidRPr="00DF19E1">
        <w:t>Ni</w:t>
      </w:r>
      <w:r w:rsidRPr="00493294">
        <w:t>c</w:t>
      </w:r>
      <w:r w:rsidRPr="00DF19E1">
        <w:t>kolas</w:t>
      </w:r>
      <w:r w:rsidRPr="00BE54E7">
        <w:t xml:space="preserve"> Reinig</w:t>
      </w:r>
      <w:r w:rsidR="00BE54E7">
        <w:fldChar w:fldCharType="begin"/>
      </w:r>
      <w:r w:rsidR="00BE54E7">
        <w:instrText xml:space="preserve"> ADDIN ZOTERO_ITEM CSL_CITATION {"citationID":"9PpC3o6X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BE54E7">
        <w:fldChar w:fldCharType="separate"/>
      </w:r>
      <w:r w:rsidR="00BE54E7" w:rsidRPr="00BE54E7">
        <w:rPr>
          <w:rFonts w:ascii="Calibri" w:hAnsi="Calibri" w:cs="Calibri"/>
          <w:szCs w:val="24"/>
          <w:vertAlign w:val="superscript"/>
        </w:rPr>
        <w:t>1</w:t>
      </w:r>
      <w:r w:rsidR="00BE54E7">
        <w:fldChar w:fldCharType="end"/>
      </w:r>
      <w:r>
        <w:t>, Nima Rezaei</w:t>
      </w:r>
      <w:r w:rsidR="007E5BE5">
        <w:fldChar w:fldCharType="begin"/>
      </w:r>
      <w:r w:rsidR="00DF19E1">
        <w:instrText xml:space="preserve"> ADDIN ZOTERO_ITEM CSL_CITATION {"citationID":"bfm2LIlE","properties":{"formattedCitation":"\\super 167\\nosupersub{}","plainCitation":"167","noteIndex":0},"citationItems":[{"id":22061,"uris":["http://zotero.org/groups/2154524/items/7NZM54ZT"],"uri":["http://zotero.org/groups/2154524/items/7NZM54ZT"],"itemData":{"id":22061,"type":"book","title":"Research Center for Immunodeficiencies, Tehran University of Medical Sciences, Tehran, Iran"}}],"schema":"https://github.com/citation-style-language/schema/raw/master/csl-citation.json"} </w:instrText>
      </w:r>
      <w:r w:rsidR="007E5BE5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67</w:t>
      </w:r>
      <w:r w:rsidR="007E5BE5">
        <w:fldChar w:fldCharType="end"/>
      </w:r>
      <w:r w:rsidR="007E5BE5">
        <w:t xml:space="preserve"> </w:t>
      </w:r>
      <w:r w:rsidR="007E5BE5">
        <w:fldChar w:fldCharType="begin"/>
      </w:r>
      <w:r w:rsidR="00DF19E1">
        <w:instrText xml:space="preserve"> ADDIN ZOTERO_ITEM CSL_CITATION {"citationID":"uRXECanc","properties":{"formattedCitation":"\\super 168\\nosupersub{}","plainCitation":"168","noteIndex":0},"citationItems":[{"id":22043,"uris":["http://zotero.org/groups/2154524/items/IKYUBFNZ"],"uri":["http://zotero.org/groups/2154524/items/IKYUBFNZ"],"itemData":{"id":22043,"type":"book","title":"Network of Immunity in Infection, Malignancy and Autoimmunity (NIIMA), Universal Scientific Education and Research Network (USERN), Tehran, Iran"}}],"schema":"https://github.com/citation-style-language/schema/raw/master/csl-citation.json"} </w:instrText>
      </w:r>
      <w:r w:rsidR="007E5BE5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68</w:t>
      </w:r>
      <w:r w:rsidR="007E5BE5">
        <w:fldChar w:fldCharType="end"/>
      </w:r>
      <w:r>
        <w:t>, Aziz Rezapour</w:t>
      </w:r>
      <w:r w:rsidR="007E5BE5">
        <w:fldChar w:fldCharType="begin"/>
      </w:r>
      <w:r w:rsidR="007E5BE5">
        <w:instrText xml:space="preserve"> ADDIN ZOTERO_ITEM CSL_CITATION {"citationID":"m5wfu0jg","properties":{"formattedCitation":"\\super 8\\nosupersub{}","plainCitation":"8","noteIndex":0},"citationItems":[{"id":22013,"uris":["http://zotero.org/groups/2154524/items/KI24N5SA"],"uri":["http://zotero.org/groups/2154524/items/KI24N5SA"],"itemData":{"id":22013,"type":"book","title":"Health Management and Economics Research Center, Iran University of Medical Sciences, Tehran, Iran"}}],"schema":"https://github.com/citation-style-language/schema/raw/master/csl-citation.json"} </w:instrText>
      </w:r>
      <w:r w:rsidR="007E5BE5">
        <w:fldChar w:fldCharType="separate"/>
      </w:r>
      <w:r w:rsidR="007E5BE5" w:rsidRPr="007E5BE5">
        <w:rPr>
          <w:rFonts w:ascii="Calibri" w:hAnsi="Calibri" w:cs="Calibri"/>
          <w:szCs w:val="24"/>
          <w:vertAlign w:val="superscript"/>
        </w:rPr>
        <w:t>8</w:t>
      </w:r>
      <w:r w:rsidR="007E5BE5">
        <w:fldChar w:fldCharType="end"/>
      </w:r>
      <w:r>
        <w:t>, Stephen R Robinson</w:t>
      </w:r>
      <w:r w:rsidR="007E5BE5">
        <w:fldChar w:fldCharType="begin"/>
      </w:r>
      <w:r w:rsidR="00DF19E1">
        <w:instrText xml:space="preserve"> ADDIN ZOTERO_ITEM CSL_CITATION {"citationID":"Qbkx5lXi","properties":{"formattedCitation":"\\super 169\\nosupersub{}","plainCitation":"169","noteIndex":0},"citationItems":[{"id":21978,"uris":["http://zotero.org/groups/2154524/items/PYQKH8PK"],"uri":["http://zotero.org/groups/2154524/items/PYQKH8PK"],"itemData":{"id":21978,"type":"book","title":"Department of Psychology, Royal Melbourne Institute of Technology University, Bundoora, VIC, Australia"}}],"schema":"https://github.com/citation-style-language/schema/raw/master/csl-citation.json"} </w:instrText>
      </w:r>
      <w:r w:rsidR="007E5BE5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69</w:t>
      </w:r>
      <w:r w:rsidR="007E5BE5">
        <w:fldChar w:fldCharType="end"/>
      </w:r>
      <w:r>
        <w:t>, Michele Romoli</w:t>
      </w:r>
      <w:r w:rsidR="007E5BE5">
        <w:fldChar w:fldCharType="begin"/>
      </w:r>
      <w:r w:rsidR="00DF19E1">
        <w:instrText xml:space="preserve"> ADDIN ZOTERO_ITEM CSL_CITATION {"citationID":"mQ8OFy21","properties":{"formattedCitation":"\\super 170\\nosupersub{}","plainCitation":"170","noteIndex":0},"citationItems":[{"id":21948,"uris":["http://zotero.org/groups/2154524/items/XF6HEMQG"],"uri":["http://zotero.org/groups/2154524/items/XF6HEMQG"],"itemData":{"id":21948,"type":"book","title":"Department of Neuroscience, University of Perugia, Perugia, Italy"}}],"schema":"https://github.com/citation-style-language/schema/raw/master/csl-citation.json"} </w:instrText>
      </w:r>
      <w:r w:rsidR="007E5BE5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0</w:t>
      </w:r>
      <w:r w:rsidR="007E5BE5">
        <w:fldChar w:fldCharType="end"/>
      </w:r>
      <w:r w:rsidR="007E5BE5">
        <w:t xml:space="preserve"> </w:t>
      </w:r>
      <w:r w:rsidR="007E5BE5">
        <w:fldChar w:fldCharType="begin"/>
      </w:r>
      <w:r w:rsidR="00DF19E1">
        <w:instrText xml:space="preserve"> ADDIN ZOTERO_ITEM CSL_CITATION {"citationID":"FQBOCHXm","properties":{"formattedCitation":"\\super 171\\nosupersub{}","plainCitation":"171","noteIndex":0},"citationItems":[{"id":21944,"uris":["http://zotero.org/groups/2154524/items/JU3NH6JD"],"uri":["http://zotero.org/groups/2154524/items/JU3NH6JD"],"itemData":{"id":21944,"type":"book","title":"Department of Neurology, Rimini \"Infermi\" Hospital - AUSL Romagna, Rimini, Italy"}}],"schema":"https://github.com/citation-style-language/schema/raw/master/csl-citation.json"} </w:instrText>
      </w:r>
      <w:r w:rsidR="007E5BE5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1</w:t>
      </w:r>
      <w:r w:rsidR="007E5BE5">
        <w:fldChar w:fldCharType="end"/>
      </w:r>
      <w:r>
        <w:t>, Gholamreza Roshandel</w:t>
      </w:r>
      <w:r w:rsidR="007E5BE5">
        <w:fldChar w:fldCharType="begin"/>
      </w:r>
      <w:r w:rsidR="00DF19E1">
        <w:instrText xml:space="preserve"> ADDIN ZOTERO_ITEM CSL_CITATION {"citationID":"rayQrYy0","properties":{"formattedCitation":"\\super 172\\nosupersub{}","plainCitation":"172","noteIndex":0},"citationItems":[{"id":22009,"uris":["http://zotero.org/groups/2154524/items/ZIVTYG9W"],"uri":["http://zotero.org/groups/2154524/items/ZIVTYG9W"],"itemData":{"id":22009,"type":"book","title":"Golestan Research Center of Gastroenterology and Hepatology (GRCGH), Golestan University of Medical Sciences, Gorgan, Iran"}}],"schema":"https://github.com/citation-style-language/schema/raw/master/csl-citation.json"} </w:instrText>
      </w:r>
      <w:r w:rsidR="007E5BE5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2</w:t>
      </w:r>
      <w:r w:rsidR="007E5BE5">
        <w:fldChar w:fldCharType="end"/>
      </w:r>
      <w:r>
        <w:t>, Perminder S Sachdev</w:t>
      </w:r>
      <w:r w:rsidR="007E5BE5">
        <w:fldChar w:fldCharType="begin"/>
      </w:r>
      <w:r w:rsidR="00DF19E1">
        <w:instrText xml:space="preserve"> ADDIN ZOTERO_ITEM CSL_CITATION {"citationID":"N1dH3gEU","properties":{"formattedCitation":"\\super 173\\nosupersub{}","plainCitation":"173","noteIndex":0},"citationItems":[{"id":22076,"uris":["http://zotero.org/groups/2154524/items/S52MMUA4"],"uri":["http://zotero.org/groups/2154524/items/S52MMUA4"],"itemData":{"id":22076,"type":"book","title":"School of Psychiatry, University of New South Wales, Kensington, NSW, Australia"}}],"schema":"https://github.com/citation-style-language/schema/raw/master/csl-citation.json"} </w:instrText>
      </w:r>
      <w:r w:rsidR="007E5BE5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3</w:t>
      </w:r>
      <w:r w:rsidR="007E5BE5">
        <w:fldChar w:fldCharType="end"/>
      </w:r>
      <w:r w:rsidR="007E5BE5">
        <w:t xml:space="preserve"> </w:t>
      </w:r>
      <w:r w:rsidR="007E5BE5">
        <w:fldChar w:fldCharType="begin"/>
      </w:r>
      <w:r w:rsidR="00DF19E1">
        <w:instrText xml:space="preserve"> ADDIN ZOTERO_ITEM CSL_CITATION {"citationID":"osPnbA0v","properties":{"formattedCitation":"\\super 174\\nosupersub{}","plainCitation":"174","noteIndex":0},"citationItems":[{"id":22047,"uris":["http://zotero.org/groups/2154524/items/EKTLXDSR"],"uri":["http://zotero.org/groups/2154524/items/EKTLXDSR"],"itemData":{"id":22047,"type":"book","title":"Neuropsychiatric Institute, Prince of Wales Hospital, Randwick, NSW, Australia"}}],"schema":"https://github.com/citation-style-language/schema/raw/master/csl-citation.json"} </w:instrText>
      </w:r>
      <w:r w:rsidR="007E5BE5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4</w:t>
      </w:r>
      <w:r w:rsidR="007E5BE5">
        <w:fldChar w:fldCharType="end"/>
      </w:r>
      <w:r>
        <w:t>, Amirhossein Sahebkar</w:t>
      </w:r>
      <w:r w:rsidR="005977BE">
        <w:fldChar w:fldCharType="begin"/>
      </w:r>
      <w:r w:rsidR="00DF19E1">
        <w:instrText xml:space="preserve"> ADDIN ZOTERO_ITEM CSL_CITATION {"citationID":"Rh1KBKhL","properties":{"formattedCitation":"\\super 175\\nosupersub{}","plainCitation":"175","noteIndex":0},"citationItems":[{"id":22011,"uris":["http://zotero.org/groups/2154524/items/PGLDLQ79"],"uri":["http://zotero.org/groups/2154524/items/PGLDLQ79"],"itemData":{"id":22011,"type":"book","title":"Halal Research Center of IRI, Food and Drug Administration of the Islamic Republic of Iran, Tehran, Iran"}}],"schema":"https://github.com/citation-style-language/schema/raw/master/csl-citation.json"} </w:instrText>
      </w:r>
      <w:r w:rsidR="005977B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5</w:t>
      </w:r>
      <w:r w:rsidR="005977BE">
        <w:fldChar w:fldCharType="end"/>
      </w:r>
      <w:r w:rsidR="005977BE">
        <w:t xml:space="preserve"> </w:t>
      </w:r>
      <w:r w:rsidR="005977BE">
        <w:fldChar w:fldCharType="begin"/>
      </w:r>
      <w:r w:rsidR="00DF19E1">
        <w:instrText xml:space="preserve"> ADDIN ZOTERO_ITEM CSL_CITATION {"citationID":"s4GtJgLH","properties":{"formattedCitation":"\\super 176\\nosupersub{}","plainCitation":"176","noteIndex":0},"citationItems":[{"id":22044,"uris":["http://zotero.org/groups/2154524/items/AW2TYNBR"],"uri":["http://zotero.org/groups/2154524/items/AW2TYNBR"],"itemData":{"id":22044,"type":"book","title":"Neurogenic Inflammation Research Center, Mashhad University of Medical Sciences, Mashhad, Iran"}}],"schema":"https://github.com/citation-style-language/schema/raw/master/csl-citation.json"} </w:instrText>
      </w:r>
      <w:r w:rsidR="005977B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6</w:t>
      </w:r>
      <w:r w:rsidR="005977BE">
        <w:fldChar w:fldCharType="end"/>
      </w:r>
      <w:r>
        <w:t>, Mohammad Ali Sahraian</w:t>
      </w:r>
      <w:r w:rsidR="005977BE">
        <w:fldChar w:fldCharType="begin"/>
      </w:r>
      <w:r w:rsidR="00DF19E1">
        <w:instrText xml:space="preserve"> ADDIN ZOTERO_ITEM CSL_CITATION {"citationID":"2RUc9QUW","properties":{"formattedCitation":"\\super 52\\nosupersub{}","plainCitation":"52","noteIndex":0},"citationItems":[{"id":22040,"uris":["http://zotero.org/groups/2154524/items/NDPQKQG9"],"uri":["http://zotero.org/groups/2154524/items/NDPQKQG9"],"itemData":{"id":22040,"type":"book","title":"Multiple Sclerosis Research Center, Tehran University of Medical Sciences, Tehran, Iran"}}],"schema":"https://github.com/citation-style-language/schema/raw/master/csl-citation.json"} </w:instrText>
      </w:r>
      <w:r w:rsidR="005977B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52</w:t>
      </w:r>
      <w:r w:rsidR="005977BE">
        <w:fldChar w:fldCharType="end"/>
      </w:r>
      <w:r>
        <w:t>, Davide Sattin</w:t>
      </w:r>
      <w:r w:rsidR="005977BE">
        <w:fldChar w:fldCharType="begin"/>
      </w:r>
      <w:r w:rsidR="00DF19E1">
        <w:instrText xml:space="preserve"> ADDIN ZOTERO_ITEM CSL_CITATION {"citationID":"5DRjgKVo","properties":{"formattedCitation":"\\super 106\\nosupersub{}","plainCitation":"106","noteIndex":0},"citationItems":[{"id":22046,"uris":["http://zotero.org/groups/2154524/items/TZW88ZHR"],"uri":["http://zotero.org/groups/2154524/items/TZW88ZHR"],"itemData":{"id":22046,"type":"book","title":"Neurology, Public Health and Disability Unit, Carlo Besta Neurological Institute IRCCS (Fondazione IRCCS Istituto Neurologico Carlo Besta), Milan, Italy"}}],"schema":"https://github.com/citation-style-language/schema/raw/master/csl-citation.json"} </w:instrText>
      </w:r>
      <w:r w:rsidR="005977B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06</w:t>
      </w:r>
      <w:r w:rsidR="005977BE">
        <w:fldChar w:fldCharType="end"/>
      </w:r>
      <w:r>
        <w:t>, Monika Sawhney</w:t>
      </w:r>
      <w:r w:rsidR="005977BE">
        <w:fldChar w:fldCharType="begin"/>
      </w:r>
      <w:r w:rsidR="00DF19E1">
        <w:instrText xml:space="preserve"> ADDIN ZOTERO_ITEM CSL_CITATION {"citationID":"nXjml2K5","properties":{"formattedCitation":"\\super 177\\nosupersub{}","plainCitation":"177","noteIndex":0},"citationItems":[{"id":21980,"uris":["http://zotero.org/groups/2154524/items/9TXEVT8C"],"uri":["http://zotero.org/groups/2154524/items/9TXEVT8C"],"itemData":{"id":21980,"type":"book","title":"Department of Public Health Sciences, University of North Carolina at Charlotte, Charlotte, NC, USA"}}],"schema":"https://github.com/citation-style-language/schema/raw/master/csl-citation.json"} </w:instrText>
      </w:r>
      <w:r w:rsidR="005977B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7</w:t>
      </w:r>
      <w:r w:rsidR="005977BE">
        <w:fldChar w:fldCharType="end"/>
      </w:r>
      <w:r>
        <w:t>, Mete Saylan</w:t>
      </w:r>
      <w:r w:rsidR="005977BE">
        <w:fldChar w:fldCharType="begin"/>
      </w:r>
      <w:r w:rsidR="00DF19E1">
        <w:instrText xml:space="preserve"> ADDIN ZOTERO_ITEM CSL_CITATION {"citationID":"qaVzfiQx","properties":{"formattedCitation":"\\super 178\\nosupersub{}","plainCitation":"178","noteIndex":0},"citationItems":[{"id":22032,"uris":["http://zotero.org/groups/2154524/items/VNN959IM"],"uri":["http://zotero.org/groups/2154524/items/VNN959IM"],"itemData":{"id":22032,"type":"book","title":"Market Access, Bayer, Istanbul, Turkey"}}],"schema":"https://github.com/citation-style-language/schema/raw/master/csl-citation.json"} </w:instrText>
      </w:r>
      <w:r w:rsidR="005977B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8</w:t>
      </w:r>
      <w:r w:rsidR="005977BE">
        <w:fldChar w:fldCharType="end"/>
      </w:r>
      <w:r>
        <w:t>, Silvia Schiavolin</w:t>
      </w:r>
      <w:r w:rsidR="005977BE">
        <w:fldChar w:fldCharType="begin"/>
      </w:r>
      <w:r w:rsidR="00DF19E1">
        <w:instrText xml:space="preserve"> ADDIN ZOTERO_ITEM CSL_CITATION {"citationID":"VgWV5cB1","properties":{"formattedCitation":"\\super 106\\nosupersub{}","plainCitation":"106","noteIndex":0},"citationItems":[{"id":22046,"uris":["http://zotero.org/groups/2154524/items/TZW88ZHR"],"uri":["http://zotero.org/groups/2154524/items/TZW88ZHR"],"itemData":{"id":22046,"type":"book","title":"Neurology, Public Health and Disability Unit, Carlo Besta Neurological Institute IRCCS (Fondazione IRCCS Istituto Neurologico Carlo Besta), Milan, Italy"}}],"schema":"https://github.com/citation-style-language/schema/raw/master/csl-citation.json"} </w:instrText>
      </w:r>
      <w:r w:rsidR="005977B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06</w:t>
      </w:r>
      <w:r w:rsidR="005977BE">
        <w:fldChar w:fldCharType="end"/>
      </w:r>
      <w:r>
        <w:t>, Feng Sha</w:t>
      </w:r>
      <w:r w:rsidR="005977BE">
        <w:fldChar w:fldCharType="begin"/>
      </w:r>
      <w:r w:rsidR="00DF19E1">
        <w:instrText xml:space="preserve"> ADDIN ZOTERO_ITEM CSL_CITATION {"citationID":"ArFLJXe0","properties":{"formattedCitation":"\\super 179\\nosupersub{}","plainCitation":"179","noteIndex":0},"citationItems":[{"id":21882,"uris":["http://zotero.org/groups/2154524/items/E99492J7"],"uri":["http://zotero.org/groups/2154524/items/E99492J7"],"itemData":{"id":21882,"type":"book","title":"Center for Biomedical Information Technology, Shenzhen Institutes of Advanced Technology, Shenzhen, China"}}],"schema":"https://github.com/citation-style-language/schema/raw/master/csl-citation.json"} </w:instrText>
      </w:r>
      <w:r w:rsidR="005977B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79</w:t>
      </w:r>
      <w:r w:rsidR="005977BE">
        <w:fldChar w:fldCharType="end"/>
      </w:r>
      <w:r>
        <w:t>, Izza Shahid</w:t>
      </w:r>
      <w:r w:rsidR="003E6371">
        <w:fldChar w:fldCharType="begin"/>
      </w:r>
      <w:r w:rsidR="00DF19E1">
        <w:instrText xml:space="preserve"> ADDIN ZOTERO_ITEM CSL_CITATION {"citationID":"yjaxyUGf","properties":{"formattedCitation":"\\super 180\\nosupersub{}","plainCitation":"180","noteIndex":0},"citationItems":[{"id":21931,"uris":["http://zotero.org/groups/2154524/items/YF9QB2RE"],"uri":["http://zotero.org/groups/2154524/items/YF9QB2RE"],"itemData":{"id":21931,"type":"book","title":"Department of Internal Medicine, Ziauddin University, Karachi, Pakistan"}}],"schema":"https://github.com/citation-style-language/schema/raw/master/csl-citation.json"} </w:instrText>
      </w:r>
      <w:r w:rsidR="003E637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0</w:t>
      </w:r>
      <w:r w:rsidR="003E6371">
        <w:fldChar w:fldCharType="end"/>
      </w:r>
      <w:r>
        <w:t>, Masood Ali Shaikh</w:t>
      </w:r>
      <w:r w:rsidR="003E6371">
        <w:fldChar w:fldCharType="begin"/>
      </w:r>
      <w:r w:rsidR="00DF19E1">
        <w:instrText xml:space="preserve"> ADDIN ZOTERO_ITEM CSL_CITATION {"citationID":"go61sLa5","properties":{"formattedCitation":"\\super 181\\nosupersub{}","plainCitation":"181","noteIndex":0},"citationItems":[{"id":22018,"uris":["http://zotero.org/groups/2154524/items/3Y2WQJDS"],"uri":["http://zotero.org/groups/2154524/items/3Y2WQJDS"],"itemData":{"id":22018,"type":"book","title":"Independent Consultant, Karachi, Pakistan"}}],"schema":"https://github.com/citation-style-language/schema/raw/master/csl-citation.json"} </w:instrText>
      </w:r>
      <w:r w:rsidR="003E637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1</w:t>
      </w:r>
      <w:r w:rsidR="003E6371">
        <w:fldChar w:fldCharType="end"/>
      </w:r>
      <w:r>
        <w:t>, David H Shaw</w:t>
      </w:r>
      <w:r w:rsidR="003E6371">
        <w:fldChar w:fldCharType="begin"/>
      </w:r>
      <w:r w:rsidR="003E6371">
        <w:instrText xml:space="preserve"> ADDIN ZOTERO_ITEM CSL_CITATION {"citationID":"6t2aqUuU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3E6371">
        <w:fldChar w:fldCharType="separate"/>
      </w:r>
      <w:r w:rsidR="003E6371" w:rsidRPr="003E6371">
        <w:rPr>
          <w:rFonts w:ascii="Calibri" w:hAnsi="Calibri" w:cs="Calibri"/>
          <w:szCs w:val="24"/>
          <w:vertAlign w:val="superscript"/>
        </w:rPr>
        <w:t>1</w:t>
      </w:r>
      <w:r w:rsidR="003E6371">
        <w:fldChar w:fldCharType="end"/>
      </w:r>
      <w:r>
        <w:t>, Mika Shigematsu</w:t>
      </w:r>
      <w:r w:rsidR="003E6371">
        <w:fldChar w:fldCharType="begin"/>
      </w:r>
      <w:r w:rsidR="00DF19E1">
        <w:instrText xml:space="preserve"> ADDIN ZOTERO_ITEM CSL_CITATION {"citationID":"IPfqik5Y","properties":{"formattedCitation":"\\super 182\\nosupersub{}","plainCitation":"182","noteIndex":0},"citationItems":[{"id":22042,"uris":["http://zotero.org/groups/2154524/items/3I2C488V"],"uri":["http://zotero.org/groups/2154524/items/3I2C488V"],"itemData":{"id":22042,"type":"book","title":"National Institute of Infectious Diseases, Tokyo, Japan"}}],"schema":"https://github.com/citation-style-language/schema/raw/master/csl-citation.json"} </w:instrText>
      </w:r>
      <w:r w:rsidR="003E637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2</w:t>
      </w:r>
      <w:r w:rsidR="003E6371">
        <w:fldChar w:fldCharType="end"/>
      </w:r>
      <w:r>
        <w:t>, Jae Il Shin</w:t>
      </w:r>
      <w:r w:rsidR="003E6371">
        <w:fldChar w:fldCharType="begin"/>
      </w:r>
      <w:r w:rsidR="00DF19E1">
        <w:instrText xml:space="preserve"> ADDIN ZOTERO_ITEM CSL_CITATION {"citationID":"bXxzPNTN","properties":{"formattedCitation":"\\super 183\\nosupersub{}","plainCitation":"183","noteIndex":0},"citationItems":[{"id":21890,"uris":["http://zotero.org/groups/2154524/items/VDIHSADM"],"uri":["http://zotero.org/groups/2154524/items/VDIHSADM"],"itemData":{"id":21890,"type":"book","title":"College of Medicine, Yonsei University, Seoul, South Korea"}}],"schema":"https://github.com/citation-style-language/schema/raw/master/csl-citation.json"} </w:instrText>
      </w:r>
      <w:r w:rsidR="003E637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3</w:t>
      </w:r>
      <w:r w:rsidR="003E6371">
        <w:fldChar w:fldCharType="end"/>
      </w:r>
      <w:r>
        <w:t>, Rahman Shiri</w:t>
      </w:r>
      <w:r w:rsidR="003E6371">
        <w:fldChar w:fldCharType="begin"/>
      </w:r>
      <w:r w:rsidR="00DF19E1">
        <w:instrText xml:space="preserve"> ADDIN ZOTERO_ITEM CSL_CITATION {"citationID":"sjDmMKtp","properties":{"formattedCitation":"\\super 184\\nosupersub{}","plainCitation":"184","noteIndex":0},"citationItems":[{"id":22003,"uris":["http://zotero.org/groups/2154524/items/DX5Y98KU"],"uri":["http://zotero.org/groups/2154524/items/DX5Y98KU"],"itemData":{"id":22003,"type":"book","title":"Finnish Institute of Occupational Health, Helsinki, Finland"}}],"schema":"https://github.com/citation-style-language/schema/raw/master/csl-citation.json"} </w:instrText>
      </w:r>
      <w:r w:rsidR="003E637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4</w:t>
      </w:r>
      <w:r w:rsidR="003E6371">
        <w:fldChar w:fldCharType="end"/>
      </w:r>
      <w:r>
        <w:t>, Tariq Jamal Siddiqi</w:t>
      </w:r>
      <w:r w:rsidR="003E6371">
        <w:fldChar w:fldCharType="begin"/>
      </w:r>
      <w:r w:rsidR="00DF19E1">
        <w:instrText xml:space="preserve"> ADDIN ZOTERO_ITEM CSL_CITATION {"citationID":"KZ12F79d","properties":{"formattedCitation":"\\super 185\\nosupersub{}","plainCitation":"185","noteIndex":0},"citationItems":[{"id":21934,"uris":["http://zotero.org/groups/2154524/items/63BZ9DJD"],"uri":["http://zotero.org/groups/2154524/items/63BZ9DJD"],"itemData":{"id":21934,"type":"book","title":"Department of Medicine, Dow University of Health Sciences, Karachi, Pakistan"}}],"schema":"https://github.com/citation-style-language/schema/raw/master/csl-citation.json"} </w:instrText>
      </w:r>
      <w:r w:rsidR="003E6371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5</w:t>
      </w:r>
      <w:r w:rsidR="003E6371">
        <w:fldChar w:fldCharType="end"/>
      </w:r>
      <w:r>
        <w:t>, João Pedro Silva</w:t>
      </w:r>
      <w:r w:rsidR="00CC46DE">
        <w:fldChar w:fldCharType="begin"/>
      </w:r>
      <w:r w:rsidR="00CC46DE">
        <w:instrText xml:space="preserve"> ADDIN ZOTERO_ITEM CSL_CITATION {"citationID":"jGTUEqtH","properties":{"formattedCitation":"\\super 35\\nosupersub{}","plainCitation":"35","noteIndex":0},"citationItems":[{"id":22067,"uris":["http://zotero.org/groups/2154524/items/3ZI3NAH6"],"uri":["http://zotero.org/groups/2154524/items/3ZI3NAH6"],"itemData":{"id":22067,"type":"book","title":"Research Unit on Applied Molecular Biosciences (UCIBIO), University of Porto, Porto, Portugal"}}],"schema":"https://github.com/citation-style-language/schema/raw/master/csl-citation.json"} </w:instrText>
      </w:r>
      <w:r w:rsidR="00CC46DE">
        <w:fldChar w:fldCharType="separate"/>
      </w:r>
      <w:r w:rsidR="00CC46DE" w:rsidRPr="00CC46DE">
        <w:rPr>
          <w:rFonts w:ascii="Calibri" w:hAnsi="Calibri" w:cs="Calibri"/>
          <w:szCs w:val="24"/>
          <w:vertAlign w:val="superscript"/>
        </w:rPr>
        <w:t>35</w:t>
      </w:r>
      <w:r w:rsidR="00CC46DE">
        <w:fldChar w:fldCharType="end"/>
      </w:r>
      <w:r>
        <w:t>, Jasvinder A Singh</w:t>
      </w:r>
      <w:r w:rsidR="00CC46DE">
        <w:fldChar w:fldCharType="begin"/>
      </w:r>
      <w:r w:rsidR="00DF19E1">
        <w:instrText xml:space="preserve"> ADDIN ZOTERO_ITEM CSL_CITATION {"citationID":"Xuv8uZTl","properties":{"formattedCitation":"\\super 186\\nosupersub{}","plainCitation":"186","noteIndex":0},"citationItems":[{"id":22071,"uris":["http://zotero.org/groups/2154524/items/8TITXPVU"],"uri":["http://zotero.org/groups/2154524/items/8TITXPVU"],"itemData":{"id":22071,"type":"book","title":"School of Medicine, University of Alabama at Birmingham, Birmingham, AL, US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6</w:t>
      </w:r>
      <w:r w:rsidR="00CC46DE">
        <w:fldChar w:fldCharType="end"/>
      </w:r>
      <w:r w:rsidR="00CC46DE">
        <w:t xml:space="preserve"> </w:t>
      </w:r>
      <w:r w:rsidR="00CC46DE">
        <w:fldChar w:fldCharType="begin"/>
      </w:r>
      <w:r w:rsidR="00DF19E1">
        <w:instrText xml:space="preserve"> ADDIN ZOTERO_ITEM CSL_CITATION {"citationID":"ucyuarzk","properties":{"formattedCitation":"\\super 187\\nosupersub{}","plainCitation":"187","noteIndex":0},"citationItems":[{"id":22036,"uris":["http://zotero.org/groups/2154524/items/HLIIRGCT"],"uri":["http://zotero.org/groups/2154524/items/HLIIRGCT"],"itemData":{"id":22036,"type":"book","title":"Medicine Service, US Department of Veterans Affairs (VA), Birmingham, AL, US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7</w:t>
      </w:r>
      <w:r w:rsidR="00CC46DE">
        <w:fldChar w:fldCharType="end"/>
      </w:r>
      <w:r>
        <w:t>, Deepika Singhal</w:t>
      </w:r>
      <w:r w:rsidR="00CC46DE">
        <w:fldChar w:fldCharType="begin"/>
      </w:r>
      <w:r w:rsidR="00DF19E1">
        <w:instrText xml:space="preserve"> ADDIN ZOTERO_ITEM CSL_CITATION {"citationID":"ndhYGdFA","properties":{"formattedCitation":"\\super 188\\nosupersub{}","plainCitation":"188","noteIndex":0},"citationItems":[{"id":21954,"uris":["http://zotero.org/groups/2154524/items/9LHQFMFM"],"uri":["http://zotero.org/groups/2154524/items/9LHQFMFM"],"itemData":{"id":21954,"type":"book","title":"Department of Ophthalmology, Gmers Medical College and Civil Hospital, Ahmedabad, Indi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8</w:t>
      </w:r>
      <w:r w:rsidR="00CC46DE">
        <w:fldChar w:fldCharType="end"/>
      </w:r>
      <w:r w:rsidR="00CC46DE">
        <w:t xml:space="preserve"> </w:t>
      </w:r>
      <w:r w:rsidR="00CC46DE">
        <w:fldChar w:fldCharType="begin"/>
      </w:r>
      <w:r w:rsidR="00DF19E1">
        <w:instrText xml:space="preserve"> ADDIN ZOTERO_ITEM CSL_CITATION {"citationID":"FQXlrNM6","properties":{"formattedCitation":"\\super 189\\nosupersub{}","plainCitation":"189","noteIndex":0},"citationItems":[{"id":21957,"uris":["http://zotero.org/groups/2154524/items/ZL5KBM4E"],"uri":["http://zotero.org/groups/2154524/items/ZL5KBM4E"],"itemData":{"id":21957,"type":"book","title":"Department of Opthalmology, Datta Meghe Institute of Medical Sciences, Wardha, Indi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89</w:t>
      </w:r>
      <w:r w:rsidR="00CC46DE">
        <w:fldChar w:fldCharType="end"/>
      </w:r>
      <w:r>
        <w:t>, Amin Soheili</w:t>
      </w:r>
      <w:r w:rsidR="00CC46DE">
        <w:fldChar w:fldCharType="begin"/>
      </w:r>
      <w:r w:rsidR="00DF19E1">
        <w:instrText xml:space="preserve"> ADDIN ZOTERO_ITEM CSL_CITATION {"citationID":"b0fekuZ4","properties":{"formattedCitation":"\\super 190\\nosupersub{}","plainCitation":"190","noteIndex":0},"citationItems":[{"id":22049,"uris":["http://zotero.org/groups/2154524/items/YGA8AYNJ"],"uri":["http://zotero.org/groups/2154524/items/YGA8AYNJ"],"itemData":{"id":22049,"type":"book","title":"Nursing Care Research Center, Semnan University of Medical Sciences, Semnan, Iran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0</w:t>
      </w:r>
      <w:r w:rsidR="00CC46DE">
        <w:fldChar w:fldCharType="end"/>
      </w:r>
      <w:r>
        <w:t>, Cassandra E I Szoeke</w:t>
      </w:r>
      <w:r w:rsidR="00CC46DE">
        <w:fldChar w:fldCharType="begin"/>
      </w:r>
      <w:r w:rsidR="00DF19E1">
        <w:instrText xml:space="preserve"> ADDIN ZOTERO_ITEM CSL_CITATION {"citationID":"AXpoPsGz","properties":{"formattedCitation":"\\super 191\\nosupersub{}","plainCitation":"191","noteIndex":0},"citationItems":[{"id":22000,"uris":["http://zotero.org/groups/2154524/items/GCRHAB4V"],"uri":["http://zotero.org/groups/2154524/items/GCRHAB4V"],"itemData":{"id":22000,"type":"book","title":"Faculty of Medicine, Dentistry and Health Sciences, University of Melbourne, Melbourne, VIC, Australi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1</w:t>
      </w:r>
      <w:r w:rsidR="00CC46DE">
        <w:fldChar w:fldCharType="end"/>
      </w:r>
      <w:r w:rsidR="00CC46DE">
        <w:t xml:space="preserve"> </w:t>
      </w:r>
      <w:r w:rsidR="00CC46DE">
        <w:fldChar w:fldCharType="begin"/>
      </w:r>
      <w:r w:rsidR="00DF19E1">
        <w:instrText xml:space="preserve"> ADDIN ZOTERO_ITEM CSL_CITATION {"citationID":"ga4sYqxM","properties":{"formattedCitation":"\\super 192\\nosupersub{}","plainCitation":"192","noteIndex":0},"citationItems":[{"id":22088,"uris":["http://zotero.org/groups/2154524/items/W2EYDCLF"],"uri":["http://zotero.org/groups/2154524/items/W2EYDCLF"],"itemData":{"id":22088,"type":"book","title":"The Brain Institute, Australian Healthy Ageing Organisation, Melbourne, VIC, Australi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2</w:t>
      </w:r>
      <w:r w:rsidR="00CC46DE">
        <w:fldChar w:fldCharType="end"/>
      </w:r>
      <w:r>
        <w:t>, Rafael Tabarés-Seisdedos</w:t>
      </w:r>
      <w:r w:rsidR="00CC46DE">
        <w:fldChar w:fldCharType="begin"/>
      </w:r>
      <w:r w:rsidR="00DF19E1">
        <w:instrText xml:space="preserve"> ADDIN ZOTERO_ITEM CSL_CITATION {"citationID":"WPFhBLOK","properties":{"formattedCitation":"\\super 193\\nosupersub{}","plainCitation":"193","noteIndex":0},"citationItems":[{"id":21938,"uris":["http://zotero.org/groups/2154524/items/QA8UVQEQ"],"uri":["http://zotero.org/groups/2154524/items/QA8UVQEQ"],"itemData":{"id":21938,"type":"book","title":"Department of Medicine, University of Valencia, Valencia, Spain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3</w:t>
      </w:r>
      <w:r w:rsidR="00CC46DE">
        <w:fldChar w:fldCharType="end"/>
      </w:r>
      <w:r w:rsidR="00CC46DE">
        <w:t xml:space="preserve"> </w:t>
      </w:r>
      <w:r w:rsidR="00CC46DE">
        <w:fldChar w:fldCharType="begin"/>
      </w:r>
      <w:r w:rsidR="00DF19E1">
        <w:instrText xml:space="preserve"> ADDIN ZOTERO_ITEM CSL_CITATION {"citationID":"9k1dHW9A","properties":{"formattedCitation":"\\super 194\\nosupersub{}","plainCitation":"194","noteIndex":0},"citationItems":[{"id":21880,"uris":["http://zotero.org/groups/2154524/items/L3J8WILQ"],"uri":["http://zotero.org/groups/2154524/items/L3J8WILQ"],"itemData":{"id":21880,"type":"book","title":"Carlos III Health Institute, Biomedical Research Networking Center for Mental Health Network (CiberSAM), Madrid, Spain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4</w:t>
      </w:r>
      <w:r w:rsidR="00CC46DE">
        <w:fldChar w:fldCharType="end"/>
      </w:r>
      <w:r>
        <w:t>, Biruk Wogayehu Taddele</w:t>
      </w:r>
      <w:r w:rsidR="00CC46DE">
        <w:fldChar w:fldCharType="begin"/>
      </w:r>
      <w:r w:rsidR="00DF19E1">
        <w:instrText xml:space="preserve"> ADDIN ZOTERO_ITEM CSL_CITATION {"citationID":"mgRc7uKC","properties":{"formattedCitation":"\\super 195\\nosupersub{}","plainCitation":"195","noteIndex":0},"citationItems":[{"id":21962,"uris":["http://zotero.org/groups/2154524/items/2PX4T2HU"],"uri":["http://zotero.org/groups/2154524/items/2PX4T2HU"],"itemData":{"id":21962,"type":"book","title":"Department of Pharmacy, Arbaminch College of Health Sciences, Arba Minch, Ethiopi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5</w:t>
      </w:r>
      <w:r w:rsidR="00CC46DE">
        <w:fldChar w:fldCharType="end"/>
      </w:r>
      <w:r>
        <w:t>, Bhaskar Thakur</w:t>
      </w:r>
      <w:r w:rsidR="00CC46DE">
        <w:fldChar w:fldCharType="begin"/>
      </w:r>
      <w:r w:rsidR="00DF19E1">
        <w:instrText xml:space="preserve"> ADDIN ZOTERO_ITEM CSL_CITATION {"citationID":"tehLj8fB","properties":{"formattedCitation":"\\super 196\\nosupersub{}","plainCitation":"196","noteIndex":0},"citationItems":[{"id":21992,"uris":["http://zotero.org/groups/2154524/items/M5TQIA2Z"],"uri":["http://zotero.org/groups/2154524/items/M5TQIA2Z"],"itemData":{"id":21992,"type":"book","title":"Division of Biostatistics and Epidemiology, Texas Tech University, El Paso, TX, US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6</w:t>
      </w:r>
      <w:r w:rsidR="00CC46DE">
        <w:fldChar w:fldCharType="end"/>
      </w:r>
      <w:r w:rsidR="00CC46DE">
        <w:t xml:space="preserve"> </w:t>
      </w:r>
      <w:r w:rsidR="00CC46DE">
        <w:fldChar w:fldCharType="begin"/>
      </w:r>
      <w:r w:rsidR="00DF19E1">
        <w:instrText xml:space="preserve"> ADDIN ZOTERO_ITEM CSL_CITATION {"citationID":"lc3knJyv","properties":{"formattedCitation":"\\super 197\\nosupersub{}","plainCitation":"197","noteIndex":0},"citationItems":[{"id":22034,"uris":["http://zotero.org/groups/2154524/items/IRFWASGI"],"uri":["http://zotero.org/groups/2154524/items/IRFWASGI"],"itemData":{"id":22034,"type":"book","title":"Massachusetts Veterans Epidemiology Research and Information Center (MAVERIC) &amp; CSP Coordinating Center, Harvard University, Boston, MA, US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7</w:t>
      </w:r>
      <w:r w:rsidR="00CC46DE">
        <w:fldChar w:fldCharType="end"/>
      </w:r>
      <w:r>
        <w:t>, Marcos Roberto Tovani-Palone</w:t>
      </w:r>
      <w:r w:rsidR="00CC46DE">
        <w:fldChar w:fldCharType="begin"/>
      </w:r>
      <w:r w:rsidR="00DF19E1">
        <w:instrText xml:space="preserve"> ADDIN ZOTERO_ITEM CSL_CITATION {"citationID":"wtQbTRRc","properties":{"formattedCitation":"\\super 198\\nosupersub{}","plainCitation":"198","noteIndex":0},"citationItems":[{"id":21959,"uris":["http://zotero.org/groups/2154524/items/C66C763B"],"uri":["http://zotero.org/groups/2154524/items/C66C763B"],"itemData":{"id":21959,"type":"book","title":"Department of Pathology and Legal Medicine, University of São Paulo, Ribeirão Preto, Brazil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8</w:t>
      </w:r>
      <w:r w:rsidR="00CC46DE">
        <w:fldChar w:fldCharType="end"/>
      </w:r>
      <w:r w:rsidR="00CC46DE">
        <w:t xml:space="preserve"> </w:t>
      </w:r>
      <w:r w:rsidR="00CC46DE">
        <w:fldChar w:fldCharType="begin"/>
      </w:r>
      <w:r w:rsidR="00DF19E1">
        <w:instrText xml:space="preserve"> ADDIN ZOTERO_ITEM CSL_CITATION {"citationID":"3KVyrio0","properties":{"formattedCitation":"\\super 199\\nosupersub{}","plainCitation":"199","noteIndex":0},"citationItems":[{"id":22039,"uris":["http://zotero.org/groups/2154524/items/VFGZIDUN"],"uri":["http://zotero.org/groups/2154524/items/VFGZIDUN"],"itemData":{"id":22039,"type":"book","title":"Modestum LTD, London, UK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99</w:t>
      </w:r>
      <w:r w:rsidR="00CC46DE">
        <w:fldChar w:fldCharType="end"/>
      </w:r>
      <w:r>
        <w:t>, Bach Xuan Tran</w:t>
      </w:r>
      <w:r w:rsidR="00CC46DE">
        <w:fldChar w:fldCharType="begin"/>
      </w:r>
      <w:r w:rsidR="00DF19E1">
        <w:instrText xml:space="preserve"> ADDIN ZOTERO_ITEM CSL_CITATION {"citationID":"2iu9JrpU","properties":{"formattedCitation":"\\super 200\\nosupersub{}","plainCitation":"200","noteIndex":0},"citationItems":[{"id":21924,"uris":["http://zotero.org/groups/2154524/items/7RXQ2WCF"],"uri":["http://zotero.org/groups/2154524/items/7RXQ2WCF"],"itemData":{"id":21924,"type":"book","title":"Department of Health Economics, Hanoi Medical University, Hanoi, Vietnam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0</w:t>
      </w:r>
      <w:r w:rsidR="00CC46DE">
        <w:fldChar w:fldCharType="end"/>
      </w:r>
      <w:r>
        <w:t>, Ravensara S Travillian</w:t>
      </w:r>
      <w:r w:rsidR="00CC46DE">
        <w:fldChar w:fldCharType="begin"/>
      </w:r>
      <w:r w:rsidR="00CC46DE">
        <w:instrText xml:space="preserve"> ADDIN ZOTERO_ITEM CSL_CITATION {"citationID":"QjSzgdkr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CC46DE">
        <w:fldChar w:fldCharType="separate"/>
      </w:r>
      <w:r w:rsidR="00CC46DE" w:rsidRPr="00CC46DE">
        <w:rPr>
          <w:rFonts w:ascii="Calibri" w:hAnsi="Calibri" w:cs="Calibri"/>
          <w:szCs w:val="24"/>
          <w:vertAlign w:val="superscript"/>
        </w:rPr>
        <w:t>1</w:t>
      </w:r>
      <w:r w:rsidR="00CC46DE">
        <w:fldChar w:fldCharType="end"/>
      </w:r>
      <w:r>
        <w:t>, Gebiyaw Wudie Tsegaye</w:t>
      </w:r>
      <w:r w:rsidR="00CC46DE">
        <w:fldChar w:fldCharType="begin"/>
      </w:r>
      <w:r w:rsidR="00DF19E1">
        <w:instrText xml:space="preserve"> ADDIN ZOTERO_ITEM CSL_CITATION {"citationID":"ipyRxmxW","properties":{"formattedCitation":"\\super 201\\nosupersub{}","plainCitation":"201","noteIndex":0},"citationItems":[{"id":21888,"uris":["http://zotero.org/groups/2154524/items/9JP8DK56"],"uri":["http://zotero.org/groups/2154524/items/9JP8DK56"],"itemData":{"id":21888,"type":"book","title":"College of Medicine and Health Sciences, Bahir Dar University, Bahir Dar, Ethiopi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1</w:t>
      </w:r>
      <w:r w:rsidR="00CC46DE">
        <w:fldChar w:fldCharType="end"/>
      </w:r>
      <w:r>
        <w:t>, Muhammad Shariq Usman</w:t>
      </w:r>
      <w:r w:rsidR="00CC46DE">
        <w:fldChar w:fldCharType="begin"/>
      </w:r>
      <w:r w:rsidR="00DF19E1">
        <w:instrText xml:space="preserve"> ADDIN ZOTERO_ITEM CSL_CITATION {"citationID":"S3qTO6pW","properties":{"formattedCitation":"\\super 202\\nosupersub{}","plainCitation":"202","noteIndex":0},"citationItems":[{"id":21929,"uris":["http://zotero.org/groups/2154524/items/B8C4PRLB"],"uri":["http://zotero.org/groups/2154524/items/B8C4PRLB"],"itemData":{"id":21929,"type":"book","title":"Department of Internal Medicine, Dow University of Health Sciences, Karachi, Pakistan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2</w:t>
      </w:r>
      <w:r w:rsidR="00CC46DE">
        <w:fldChar w:fldCharType="end"/>
      </w:r>
      <w:r>
        <w:t>, Marco Vacante</w:t>
      </w:r>
      <w:r w:rsidR="00CC46DE">
        <w:fldChar w:fldCharType="begin"/>
      </w:r>
      <w:r w:rsidR="00CC46DE">
        <w:instrText xml:space="preserve"> ADDIN ZOTERO_ITEM CSL_CITATION {"citationID":"8FFCqYBX","properties":{"formattedCitation":"\\super 24\\nosupersub{}","plainCitation":"24","noteIndex":0},"citationItems":[{"id":21922,"uris":["http://zotero.org/groups/2154524/items/HV8F7DAL"],"uri":["http://zotero.org/groups/2154524/items/HV8F7DAL"],"itemData":{"id":21922,"type":"book","title":"Department of General Surgery and Medical-Surgical Specialties, University of Catania, Catania, Italy"}}],"schema":"https://github.com/citation-style-language/schema/raw/master/csl-citation.json"} </w:instrText>
      </w:r>
      <w:r w:rsidR="00CC46DE">
        <w:fldChar w:fldCharType="separate"/>
      </w:r>
      <w:r w:rsidR="00CC46DE" w:rsidRPr="00CC46DE">
        <w:rPr>
          <w:rFonts w:ascii="Calibri" w:hAnsi="Calibri" w:cs="Calibri"/>
          <w:szCs w:val="24"/>
          <w:vertAlign w:val="superscript"/>
        </w:rPr>
        <w:t>24</w:t>
      </w:r>
      <w:r w:rsidR="00CC46DE">
        <w:fldChar w:fldCharType="end"/>
      </w:r>
      <w:r>
        <w:t>, Pascual R Valdez</w:t>
      </w:r>
      <w:r w:rsidR="00CC46DE">
        <w:fldChar w:fldCharType="begin"/>
      </w:r>
      <w:r w:rsidR="00DF19E1">
        <w:instrText xml:space="preserve"> ADDIN ZOTERO_ITEM CSL_CITATION {"citationID":"664q1rVn","properties":{"formattedCitation":"\\super 203\\nosupersub{}","plainCitation":"203","noteIndex":0},"citationItems":[{"id":21875,"uris":["http://zotero.org/groups/2154524/items/BPS2PIL6"],"uri":["http://zotero.org/groups/2154524/items/BPS2PIL6"],"itemData":{"id":21875,"type":"book","title":"Argentine Society of Medicine, Buenos Aires, Argentin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3</w:t>
      </w:r>
      <w:r w:rsidR="00CC46DE">
        <w:fldChar w:fldCharType="end"/>
      </w:r>
      <w:r w:rsidR="00CC46DE">
        <w:t xml:space="preserve"> </w:t>
      </w:r>
      <w:r w:rsidR="00CC46DE">
        <w:fldChar w:fldCharType="begin"/>
      </w:r>
      <w:r w:rsidR="00DF19E1">
        <w:instrText xml:space="preserve"> ADDIN ZOTERO_ITEM CSL_CITATION {"citationID":"lhd3G2zy","properties":{"formattedCitation":"\\super 204\\nosupersub{}","plainCitation":"204","noteIndex":0},"citationItems":[{"id":22094,"uris":["http://zotero.org/groups/2154524/items/36MTEQ44"],"uri":["http://zotero.org/groups/2154524/items/36MTEQ44"],"itemData":{"id":22094,"type":"book","title":"Velez Sarsfield Hospital, Buenos Aires, Argentina"}}],"schema":"https://github.com/citation-style-language/schema/raw/master/csl-citation.json"} </w:instrText>
      </w:r>
      <w:r w:rsidR="00CC46DE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4</w:t>
      </w:r>
      <w:r w:rsidR="00CC46DE">
        <w:fldChar w:fldCharType="end"/>
      </w:r>
      <w:r>
        <w:t>, Diana Zuleika Velazquez</w:t>
      </w:r>
      <w:r w:rsidR="00F51FBB">
        <w:fldChar w:fldCharType="begin"/>
      </w:r>
      <w:r w:rsidR="00DF19E1">
        <w:instrText xml:space="preserve"> ADDIN ZOTERO_ITEM CSL_CITATION {"citationID":"zs0ynjUz","properties":{"formattedCitation":"\\super 46\\nosupersub{}","plainCitation":"46","noteIndex":0},"citationItems":[{"id":22002,"uris":["http://zotero.org/groups/2154524/items/4CNLHXHK"],"uri":["http://zotero.org/groups/2154524/items/4CNLHXHK"],"itemData":{"id":22002,"type":"book","title":"Faculty of Veterinary Medicine and Zootechnics, Autonomous University of Sinaloa, Culiacán Rosales, Mexico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46</w:t>
      </w:r>
      <w:r w:rsidR="00F51FBB">
        <w:fldChar w:fldCharType="end"/>
      </w:r>
      <w:r>
        <w:t>, Narayanaswamy Venketasubramanian</w:t>
      </w:r>
      <w:r w:rsidR="00F51FBB">
        <w:fldChar w:fldCharType="begin"/>
      </w:r>
      <w:r w:rsidR="00DF19E1">
        <w:instrText xml:space="preserve"> ADDIN ZOTERO_ITEM CSL_CITATION {"citationID":"55IcmgfQ","properties":{"formattedCitation":"\\super 205\\nosupersub{}","plainCitation":"205","noteIndex":0},"citationItems":[{"id":22057,"uris":["http://zotero.org/groups/2154524/items/9DF3FGEW"],"uri":["http://zotero.org/groups/2154524/items/9DF3FGEW"],"itemData":{"id":22057,"type":"book","title":"Raffles Neuroscience Centre, Raffles Hospital, Singapore, Singapore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5</w:t>
      </w:r>
      <w:r w:rsidR="00F51FBB">
        <w:fldChar w:fldCharType="end"/>
      </w:r>
      <w:r w:rsidR="00F51FBB">
        <w:t xml:space="preserve"> </w:t>
      </w:r>
      <w:r w:rsidR="00F51FBB">
        <w:fldChar w:fldCharType="begin"/>
      </w:r>
      <w:r w:rsidR="00DF19E1">
        <w:instrText xml:space="preserve"> ADDIN ZOTERO_ITEM CSL_CITATION {"citationID":"MMz5NNL1","properties":{"formattedCitation":"\\super 206\\nosupersub{}","plainCitation":"206","noteIndex":0},"citationItems":[{"id":22096,"uris":["http://zotero.org/groups/2154524/items/V7WKB228"],"uri":["http://zotero.org/groups/2154524/items/V7WKB228"],"itemData":{"id":22096,"type":"book","title":"Yong Loo Lin School of Medicine, National University of Singapore, Singapore, Singapore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6</w:t>
      </w:r>
      <w:r w:rsidR="00F51FBB">
        <w:fldChar w:fldCharType="end"/>
      </w:r>
      <w:r>
        <w:t>, Vasily Vlassov</w:t>
      </w:r>
      <w:r w:rsidR="00F51FBB">
        <w:fldChar w:fldCharType="begin"/>
      </w:r>
      <w:r w:rsidR="00DF19E1">
        <w:instrText xml:space="preserve"> ADDIN ZOTERO_ITEM CSL_CITATION {"citationID":"NWM0gatg","properties":{"formattedCitation":"\\super 207\\nosupersub{}","plainCitation":"207","noteIndex":0},"citationItems":[{"id":21923,"uris":["http://zotero.org/groups/2154524/items/CX4JP9PH"],"uri":["http://zotero.org/groups/2154524/items/CX4JP9PH"],"itemData":{"id":21923,"type":"book","title":"Department of Health Care Administration and Economics, National Research University Higher School of Economics, Moscow, Russia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7</w:t>
      </w:r>
      <w:r w:rsidR="00F51FBB">
        <w:fldChar w:fldCharType="end"/>
      </w:r>
      <w:r>
        <w:t>, Giang Thu Vu</w:t>
      </w:r>
      <w:r w:rsidR="00F51FBB">
        <w:fldChar w:fldCharType="begin"/>
      </w:r>
      <w:r w:rsidR="00DF19E1">
        <w:instrText xml:space="preserve"> ADDIN ZOTERO_ITEM CSL_CITATION {"citationID":"j4UXVGgZ","properties":{"formattedCitation":"\\super 135\\nosupersub{}","plainCitation":"135","noteIndex":0},"citationItems":[{"id":21884,"uris":["http://zotero.org/groups/2154524/items/CUCDB2IJ"],"uri":["http://zotero.org/groups/2154524/items/CUCDB2IJ"],"itemData":{"id":21884,"type":"book","title":"Center of Excellence in Behavioral Medicine, Nguyen Tat Thanh University, Ho Chi Minh City, Vietnam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135</w:t>
      </w:r>
      <w:r w:rsidR="00F51FBB">
        <w:fldChar w:fldCharType="end"/>
      </w:r>
      <w:r>
        <w:t>, Yuan-Pang Wang</w:t>
      </w:r>
      <w:r w:rsidR="00F51FBB">
        <w:fldChar w:fldCharType="begin"/>
      </w:r>
      <w:r w:rsidR="00DF19E1">
        <w:instrText xml:space="preserve"> ADDIN ZOTERO_ITEM CSL_CITATION {"citationID":"m8fxoctd","properties":{"formattedCitation":"\\super 208\\nosupersub{}","plainCitation":"208","noteIndex":0},"citationItems":[{"id":21977,"uris":["http://zotero.org/groups/2154524/items/KL4XFFUQ"],"uri":["http://zotero.org/groups/2154524/items/KL4XFFUQ"],"itemData":{"id":21977,"type":"book","title":"Department of Psychiatry, University of São Paulo, São Paulo, Brazil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8</w:t>
      </w:r>
      <w:r w:rsidR="00F51FBB">
        <w:fldChar w:fldCharType="end"/>
      </w:r>
      <w:r>
        <w:t>, Abrha Hailay Weldemariam</w:t>
      </w:r>
      <w:r w:rsidR="00F51FBB">
        <w:fldChar w:fldCharType="begin"/>
      </w:r>
      <w:r w:rsidR="00DF19E1">
        <w:instrText xml:space="preserve"> ADDIN ZOTERO_ITEM CSL_CITATION {"citationID":"KDOXTVsY","properties":{"formattedCitation":"\\super 209\\nosupersub{}","plainCitation":"209","noteIndex":0},"citationItems":[{"id":21894,"uris":["http://zotero.org/groups/2154524/items/NUH2TMRU"],"uri":["http://zotero.org/groups/2154524/items/NUH2TMRU"],"itemData":{"id":21894,"type":"book","title":"Department of Adult Health Nursing, Aksum University, Aksum, Ethiopia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09</w:t>
      </w:r>
      <w:r w:rsidR="00F51FBB">
        <w:fldChar w:fldCharType="end"/>
      </w:r>
      <w:r>
        <w:t>, Ronny Westerman</w:t>
      </w:r>
      <w:r w:rsidR="00F51FBB">
        <w:fldChar w:fldCharType="begin"/>
      </w:r>
      <w:r w:rsidR="00DF19E1">
        <w:instrText xml:space="preserve"> ADDIN ZOTERO_ITEM CSL_CITATION {"citationID":"zj7hiOlU","properties":{"formattedCitation":"\\super 210\\nosupersub{}","plainCitation":"210","noteIndex":0},"citationItems":[{"id":21892,"uris":["http://zotero.org/groups/2154524/items/NC5TEBLL"],"uri":["http://zotero.org/groups/2154524/items/NC5TEBLL"],"itemData":{"id":21892,"type":"book","title":"Competence Center of Mortality-Follow-Up of the German National Cohort, Federal Institute for Population Research, Wiesbaden, Germany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0</w:t>
      </w:r>
      <w:r w:rsidR="00F51FBB">
        <w:fldChar w:fldCharType="end"/>
      </w:r>
      <w:r>
        <w:t>, Chenkai Wu</w:t>
      </w:r>
      <w:r w:rsidR="00F51FBB">
        <w:fldChar w:fldCharType="begin"/>
      </w:r>
      <w:r w:rsidR="00DF19E1">
        <w:instrText xml:space="preserve"> ADDIN ZOTERO_ITEM CSL_CITATION {"citationID":"FW35IiRd","properties":{"formattedCitation":"\\super 211\\nosupersub{}","plainCitation":"211","noteIndex":0},"citationItems":[{"id":22008,"uris":["http://zotero.org/groups/2154524/items/YC4NZED8"],"uri":["http://zotero.org/groups/2154524/items/YC4NZED8"],"itemData":{"id":22008,"type":"book","title":"Global Health Research Center, Duke Kunshan University, Kunshan, China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1</w:t>
      </w:r>
      <w:r w:rsidR="00F51FBB">
        <w:fldChar w:fldCharType="end"/>
      </w:r>
      <w:r w:rsidR="00F51FBB">
        <w:t xml:space="preserve"> </w:t>
      </w:r>
      <w:r w:rsidR="00F51FBB">
        <w:fldChar w:fldCharType="begin"/>
      </w:r>
      <w:r w:rsidR="00DF19E1">
        <w:instrText xml:space="preserve"> ADDIN ZOTERO_ITEM CSL_CITATION {"citationID":"pTqlHnMO","properties":{"formattedCitation":"\\super 212\\nosupersub{}","plainCitation":"212","noteIndex":0},"citationItems":[{"id":21996,"uris":["http://zotero.org/groups/2154524/items/E9DE7M2I"],"uri":["http://zotero.org/groups/2154524/items/E9DE7M2I"],"itemData":{"id":21996,"type":"book","title":"Duke Global Health Institute, Duke University, Durham, NC, USA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2</w:t>
      </w:r>
      <w:r w:rsidR="00F51FBB">
        <w:fldChar w:fldCharType="end"/>
      </w:r>
      <w:r>
        <w:t>, Ali Yadollahpour</w:t>
      </w:r>
      <w:r w:rsidR="00F51FBB">
        <w:fldChar w:fldCharType="begin"/>
      </w:r>
      <w:r w:rsidR="00DF19E1">
        <w:instrText xml:space="preserve"> ADDIN ZOTERO_ITEM CSL_CITATION {"citationID":"fhyK5U6o","properties":{"formattedCitation":"\\super 213\\nosupersub{}","plainCitation":"213","noteIndex":0},"citationItems":[{"id":22055,"uris":["http://zotero.org/groups/2154524/items/LBZ3KIRL"],"uri":["http://zotero.org/groups/2154524/items/LBZ3KIRL"],"itemData":{"id":22055,"type":"book","title":"Psychology Department, University of Sheffield, Sheffield, UK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3</w:t>
      </w:r>
      <w:r w:rsidR="00F51FBB">
        <w:fldChar w:fldCharType="end"/>
      </w:r>
      <w:r>
        <w:t>, Kazumasa Yamagishi</w:t>
      </w:r>
      <w:r w:rsidR="00F51FBB">
        <w:fldChar w:fldCharType="begin"/>
      </w:r>
      <w:r w:rsidR="00DF19E1">
        <w:instrText xml:space="preserve"> ADDIN ZOTERO_ITEM CSL_CITATION {"citationID":"ERLcKrRl","properties":{"formattedCitation":"\\super 214\\nosupersub{}","plainCitation":"214","noteIndex":0},"citationItems":[{"id":22060,"uris":["http://zotero.org/groups/2154524/items/VN3RZAQQ"],"uri":["http://zotero.org/groups/2154524/items/VN3RZAQQ"],"itemData":{"id":22060,"type":"book","title":"Research and Development Center for Health Services, University of Tsukuba, Tsukuba, Japan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4</w:t>
      </w:r>
      <w:r w:rsidR="00F51FBB">
        <w:fldChar w:fldCharType="end"/>
      </w:r>
      <w:r w:rsidR="00F51FBB">
        <w:t xml:space="preserve"> </w:t>
      </w:r>
      <w:r w:rsidR="00F51FBB">
        <w:fldChar w:fldCharType="begin"/>
      </w:r>
      <w:r w:rsidR="00DF19E1">
        <w:instrText xml:space="preserve"> ADDIN ZOTERO_ITEM CSL_CITATION {"citationID":"0cDH6sst","properties":{"formattedCitation":"\\super 215\\nosupersub{}","plainCitation":"215","noteIndex":0},"citationItems":[{"id":22010,"uris":["http://zotero.org/groups/2154524/items/R2DVIZ5C"],"uri":["http://zotero.org/groups/2154524/items/R2DVIZ5C"],"itemData":{"id":22010,"type":"book","title":"Graduate School of Medicine, Osaka University, Suita, Japan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5</w:t>
      </w:r>
      <w:r w:rsidR="00F51FBB">
        <w:fldChar w:fldCharType="end"/>
      </w:r>
      <w:r>
        <w:t>, Yuichiro Yano</w:t>
      </w:r>
      <w:r w:rsidR="00F51FBB">
        <w:fldChar w:fldCharType="begin"/>
      </w:r>
      <w:r w:rsidR="00DF19E1">
        <w:instrText xml:space="preserve"> ADDIN ZOTERO_ITEM CSL_CITATION {"citationID":"eTnljvTW","properties":{"formattedCitation":"\\super 216\\nosupersub{}","plainCitation":"216","noteIndex":0},"citationItems":[{"id":21919,"uris":["http://zotero.org/groups/2154524/items/A5TYYH7T"],"uri":["http://zotero.org/groups/2154524/items/A5TYYH7T"],"itemData":{"id":21919,"type":"book","title":"Department of Family Medicine and Community Health, Duke University, Durham, IL, USA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6</w:t>
      </w:r>
      <w:r w:rsidR="00F51FBB">
        <w:fldChar w:fldCharType="end"/>
      </w:r>
      <w:r>
        <w:t>, Yordanos Gizachew Yeshitila</w:t>
      </w:r>
      <w:r w:rsidR="00F51FBB">
        <w:fldChar w:fldCharType="begin"/>
      </w:r>
      <w:r w:rsidR="00DF19E1">
        <w:instrText xml:space="preserve"> ADDIN ZOTERO_ITEM CSL_CITATION {"citationID":"j0hLlIPQ","properties":{"formattedCitation":"\\super 217\\nosupersub{}","plainCitation":"217","noteIndex":0},"citationItems":[{"id":21952,"uris":["http://zotero.org/groups/2154524/items/IZ6F5JJR"],"uri":["http://zotero.org/groups/2154524/items/IZ6F5JJR"],"itemData":{"id":21952,"type":"book","title":"Department of Nursing, Arba Minch University, Arba Minch, Ethiopia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7</w:t>
      </w:r>
      <w:r w:rsidR="00F51FBB">
        <w:fldChar w:fldCharType="end"/>
      </w:r>
      <w:r>
        <w:t>, Naohiro Yonemoto</w:t>
      </w:r>
      <w:r w:rsidR="00F51FBB">
        <w:fldChar w:fldCharType="begin"/>
      </w:r>
      <w:r w:rsidR="00DF19E1">
        <w:instrText xml:space="preserve"> ADDIN ZOTERO_ITEM CSL_CITATION {"citationID":"RuJDTpMd","properties":{"formattedCitation":"\\super 218\\nosupersub{}","plainCitation":"218","noteIndex":0},"citationItems":[{"id":21947,"uris":["http://zotero.org/groups/2154524/items/9U4ANLMG"],"uri":["http://zotero.org/groups/2154524/items/9U4ANLMG"],"itemData":{"id":21947,"type":"book","title":"Department of Neuropsychopharmacology, National Center of Neurology and Psychiatry, Kodaira, Japan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8</w:t>
      </w:r>
      <w:r w:rsidR="00F51FBB">
        <w:fldChar w:fldCharType="end"/>
      </w:r>
      <w:r w:rsidR="00F51FBB">
        <w:t xml:space="preserve"> </w:t>
      </w:r>
      <w:r w:rsidR="00F51FBB">
        <w:fldChar w:fldCharType="begin"/>
      </w:r>
      <w:r w:rsidR="00DF19E1">
        <w:instrText xml:space="preserve"> ADDIN ZOTERO_ITEM CSL_CITATION {"citationID":"dn5hr6mk","properties":{"formattedCitation":"\\super 219\\nosupersub{}","plainCitation":"219","noteIndex":0},"citationItems":[{"id":21981,"uris":["http://zotero.org/groups/2154524/items/AUWY8UN9"],"uri":["http://zotero.org/groups/2154524/items/AUWY8UN9"],"itemData":{"id":21981,"type":"book","title":"Department of Public Health, Juntendo University, Tokyo, Japan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19</w:t>
      </w:r>
      <w:r w:rsidR="00F51FBB">
        <w:fldChar w:fldCharType="end"/>
      </w:r>
      <w:r>
        <w:t>, Chuanhua Yu</w:t>
      </w:r>
      <w:r w:rsidR="00F51FBB">
        <w:fldChar w:fldCharType="begin"/>
      </w:r>
      <w:r w:rsidR="00DF19E1">
        <w:instrText xml:space="preserve"> ADDIN ZOTERO_ITEM CSL_CITATION {"citationID":"fDpHRujT","properties":{"formattedCitation":"\\super 220\\nosupersub{}","plainCitation":"220","noteIndex":0},"citationItems":[{"id":21915,"uris":["http://zotero.org/groups/2154524/items/TWQ86UKI"],"uri":["http://zotero.org/groups/2154524/items/TWQ86UKI"],"itemData":{"id":21915,"type":"book","title":"Department of Epidemiology and Biostatistics, Wuhan University, Wuhan, China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20</w:t>
      </w:r>
      <w:r w:rsidR="00F51FBB">
        <w:fldChar w:fldCharType="end"/>
      </w:r>
      <w:r w:rsidR="00F51FBB">
        <w:t xml:space="preserve"> </w:t>
      </w:r>
      <w:r w:rsidR="00F51FBB">
        <w:fldChar w:fldCharType="begin"/>
      </w:r>
      <w:r w:rsidR="00DF19E1">
        <w:instrText xml:space="preserve"> ADDIN ZOTERO_ITEM CSL_CITATION {"citationID":"9enQtj4W","properties":{"formattedCitation":"\\super 221\\nosupersub{}","plainCitation":"221","noteIndex":0},"citationItems":[{"id":22007,"uris":["http://zotero.org/groups/2154524/items/FAMDW7FU"],"uri":["http://zotero.org/groups/2154524/items/FAMDW7FU"],"itemData":{"id":22007,"type":"book","title":"Global Health Institute, Wuhan University, Wuhan, China"}}],"schema":"https://github.com/citation-style-language/schema/raw/master/csl-citation.json"} </w:instrText>
      </w:r>
      <w:r w:rsidR="00F51FBB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21</w:t>
      </w:r>
      <w:r w:rsidR="00F51FBB">
        <w:fldChar w:fldCharType="end"/>
      </w:r>
      <w:r>
        <w:t>, Zhi-Jiang Zhang</w:t>
      </w:r>
      <w:r w:rsidR="0082744D">
        <w:fldChar w:fldCharType="begin"/>
      </w:r>
      <w:r w:rsidR="00DF19E1">
        <w:instrText xml:space="preserve"> ADDIN ZOTERO_ITEM CSL_CITATION {"citationID":"ZANXlCuO","properties":{"formattedCitation":"\\super 222\\nosupersub{}","plainCitation":"222","noteIndex":0},"citationItems":[{"id":22073,"uris":["http://zotero.org/groups/2154524/items/N2SJSWIW"],"uri":["http://zotero.org/groups/2154524/items/N2SJSWIW"],"itemData":{"id":22073,"type":"book","title":"School of Medicine, Wuhan University, Wuhan, China"}}],"schema":"https://github.com/citation-style-language/schema/raw/master/csl-citation.json"} </w:instrText>
      </w:r>
      <w:r w:rsidR="0082744D">
        <w:fldChar w:fldCharType="separate"/>
      </w:r>
      <w:r w:rsidR="00DF19E1" w:rsidRPr="00DF19E1">
        <w:rPr>
          <w:rFonts w:ascii="Calibri" w:hAnsi="Calibri" w:cs="Calibri"/>
          <w:szCs w:val="24"/>
          <w:vertAlign w:val="superscript"/>
        </w:rPr>
        <w:t>222</w:t>
      </w:r>
      <w:r w:rsidR="0082744D">
        <w:fldChar w:fldCharType="end"/>
      </w:r>
      <w:r w:rsidR="00A75B79">
        <w:t>,</w:t>
      </w:r>
      <w:r>
        <w:t xml:space="preserve"> </w:t>
      </w:r>
      <w:r w:rsidRPr="004C1B38">
        <w:t>Christopher J L Murray</w:t>
      </w:r>
      <w:r w:rsidR="0082744D">
        <w:rPr>
          <w:highlight w:val="yellow"/>
        </w:rPr>
        <w:fldChar w:fldCharType="begin"/>
      </w:r>
      <w:r w:rsidR="0082744D">
        <w:rPr>
          <w:highlight w:val="yellow"/>
        </w:rPr>
        <w:instrText xml:space="preserve"> ADDIN ZOTERO_ITEM CSL_CITATION {"citationID":"rS93tL0q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82744D">
        <w:rPr>
          <w:highlight w:val="yellow"/>
        </w:rPr>
        <w:fldChar w:fldCharType="separate"/>
      </w:r>
      <w:r w:rsidR="0082744D" w:rsidRPr="0082744D">
        <w:rPr>
          <w:rFonts w:ascii="Calibri" w:hAnsi="Calibri" w:cs="Calibri"/>
          <w:szCs w:val="24"/>
          <w:vertAlign w:val="superscript"/>
        </w:rPr>
        <w:t>1</w:t>
      </w:r>
      <w:r w:rsidR="0082744D">
        <w:rPr>
          <w:highlight w:val="yellow"/>
        </w:rPr>
        <w:fldChar w:fldCharType="end"/>
      </w:r>
      <w:r w:rsidR="0082744D">
        <w:t xml:space="preserve"> </w:t>
      </w:r>
      <w:r w:rsidR="0082744D">
        <w:fldChar w:fldCharType="begin"/>
      </w:r>
      <w:r w:rsidR="0082744D">
        <w:instrText xml:space="preserve"> ADDIN ZOTERO_ITEM CSL_CITATION {"citationID":"2s8CiSr9","properties":{"formattedCitation":"\\super 30\\nosupersub{}","plainCitation":"30","noteIndex":0},"citationItems":[{"id":21925,"uris":["http://zotero.org/groups/2154524/items/KG6J54E7"],"uri":["http://zotero.org/groups/2154524/items/KG6J54E7"],"itemData":{"id":21925,"type":"book","title":"Department of Health Metrics Sciences, School of Medicine, University of Washington, Seattle, WA, USA"}}],"schema":"https://github.com/citation-style-language/schema/raw/master/csl-citation.json"} </w:instrText>
      </w:r>
      <w:r w:rsidR="0082744D">
        <w:fldChar w:fldCharType="separate"/>
      </w:r>
      <w:r w:rsidR="0082744D" w:rsidRPr="0082744D">
        <w:rPr>
          <w:rFonts w:ascii="Calibri" w:hAnsi="Calibri" w:cs="Calibri"/>
          <w:szCs w:val="24"/>
          <w:vertAlign w:val="superscript"/>
        </w:rPr>
        <w:t>30</w:t>
      </w:r>
      <w:r w:rsidR="0082744D">
        <w:fldChar w:fldCharType="end"/>
      </w:r>
      <w:r w:rsidR="00A75B79">
        <w:t>, and Theo Vos</w:t>
      </w:r>
      <w:r w:rsidR="00A75B79">
        <w:fldChar w:fldCharType="begin"/>
      </w:r>
      <w:r w:rsidR="00A75B79">
        <w:instrText xml:space="preserve"> ADDIN ZOTERO_ITEM CSL_CITATION {"citationID":"ReBfnMe9","properties":{"formattedCitation":"\\super 1\\nosupersub{}","plainCitation":"1","noteIndex":0},"citationItems":[{"id":22023,"uris":["http://zotero.org/groups/2154524/items/SSDX3ZGR"],"uri":["http://zotero.org/groups/2154524/items/SSDX3ZGR"],"itemData":{"id":22023,"type":"book","title":"Institute for Health Metrics and Evaluation, University of Washington, Seattle, WA, USA"}}],"schema":"https://github.com/citation-style-language/schema/raw/master/csl-citation.json"} </w:instrText>
      </w:r>
      <w:r w:rsidR="00A75B79">
        <w:fldChar w:fldCharType="separate"/>
      </w:r>
      <w:r w:rsidR="00A75B79" w:rsidRPr="0082744D">
        <w:rPr>
          <w:rFonts w:ascii="Calibri" w:hAnsi="Calibri" w:cs="Calibri"/>
          <w:szCs w:val="24"/>
          <w:vertAlign w:val="superscript"/>
        </w:rPr>
        <w:t>1</w:t>
      </w:r>
      <w:r w:rsidR="00A75B79">
        <w:fldChar w:fldCharType="end"/>
      </w:r>
      <w:r w:rsidR="00A75B79">
        <w:t xml:space="preserve"> </w:t>
      </w:r>
      <w:r w:rsidR="00A75B79">
        <w:fldChar w:fldCharType="begin"/>
      </w:r>
      <w:r w:rsidR="00A75B79">
        <w:instrText xml:space="preserve"> ADDIN ZOTERO_ITEM CSL_CITATION {"citationID":"aQ9V1M5X","properties":{"formattedCitation":"\\super 30\\nosupersub{}","plainCitation":"30","noteIndex":0},"citationItems":[{"id":21925,"uris":["http://zotero.org/groups/2154524/items/KG6J54E7"],"uri":["http://zotero.org/groups/2154524/items/KG6J54E7"],"itemData":{"id":21925,"type":"book","title":"Department of Health Metrics Sciences, School of Medicine, University of Washington, Seattle, WA, USA"}}],"schema":"https://github.com/citation-style-language/schema/raw/master/csl-citation.json"} </w:instrText>
      </w:r>
      <w:r w:rsidR="00A75B79">
        <w:fldChar w:fldCharType="separate"/>
      </w:r>
      <w:r w:rsidR="00A75B79" w:rsidRPr="0082744D">
        <w:rPr>
          <w:rFonts w:ascii="Calibri" w:hAnsi="Calibri" w:cs="Calibri"/>
          <w:szCs w:val="24"/>
          <w:vertAlign w:val="superscript"/>
        </w:rPr>
        <w:t>30</w:t>
      </w:r>
      <w:r w:rsidR="00A75B79">
        <w:fldChar w:fldCharType="end"/>
      </w:r>
      <w:r>
        <w:t>.</w:t>
      </w:r>
    </w:p>
    <w:p w14:paraId="5C93F423" w14:textId="77777777" w:rsidR="00186F40" w:rsidRDefault="00186F40" w:rsidP="009B794E"/>
    <w:p w14:paraId="3309D03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86F40">
        <w:rPr>
          <w:rFonts w:ascii="Calibri" w:hAnsi="Calibri" w:cs="Calibri"/>
        </w:rPr>
        <w:t>1</w:t>
      </w:r>
      <w:r w:rsidRPr="00186F40">
        <w:rPr>
          <w:rFonts w:ascii="Calibri" w:hAnsi="Calibri" w:cs="Calibri"/>
        </w:rPr>
        <w:tab/>
        <w:t>Institute for Health Metrics and Evaluation, University of Washington, Seattle, WA, USA</w:t>
      </w:r>
      <w:r>
        <w:rPr>
          <w:rFonts w:ascii="Calibri" w:hAnsi="Calibri" w:cs="Calibri"/>
        </w:rPr>
        <w:t>.</w:t>
      </w:r>
    </w:p>
    <w:p w14:paraId="1A84836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</w:t>
      </w:r>
      <w:r w:rsidRPr="00186F40">
        <w:rPr>
          <w:rFonts w:ascii="Calibri" w:hAnsi="Calibri" w:cs="Calibri"/>
        </w:rPr>
        <w:tab/>
        <w:t>Department of Neurology, Cairo University, Cairo, Egypt</w:t>
      </w:r>
      <w:r>
        <w:rPr>
          <w:rFonts w:ascii="Calibri" w:hAnsi="Calibri" w:cs="Calibri"/>
        </w:rPr>
        <w:t>.</w:t>
      </w:r>
    </w:p>
    <w:p w14:paraId="68B0CDB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</w:t>
      </w:r>
      <w:r w:rsidRPr="00186F40">
        <w:rPr>
          <w:rFonts w:ascii="Calibri" w:hAnsi="Calibri" w:cs="Calibri"/>
        </w:rPr>
        <w:tab/>
        <w:t>Department of Parasitology and Mycology, Jahrom University of Medical Sciences, Jahrom, Iran</w:t>
      </w:r>
      <w:r>
        <w:rPr>
          <w:rFonts w:ascii="Calibri" w:hAnsi="Calibri" w:cs="Calibri"/>
        </w:rPr>
        <w:t>.</w:t>
      </w:r>
    </w:p>
    <w:p w14:paraId="61D0EF7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</w:t>
      </w:r>
      <w:r w:rsidRPr="00186F40">
        <w:rPr>
          <w:rFonts w:ascii="Calibri" w:hAnsi="Calibri" w:cs="Calibri"/>
        </w:rPr>
        <w:tab/>
        <w:t>Department of Clinical Sciences, University of Sharjah, Sharjah, United Arab Emirates</w:t>
      </w:r>
      <w:r>
        <w:rPr>
          <w:rFonts w:ascii="Calibri" w:hAnsi="Calibri" w:cs="Calibri"/>
        </w:rPr>
        <w:t>.</w:t>
      </w:r>
    </w:p>
    <w:p w14:paraId="2780CB4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</w:t>
      </w:r>
      <w:r w:rsidRPr="00186F40">
        <w:rPr>
          <w:rFonts w:ascii="Calibri" w:hAnsi="Calibri" w:cs="Calibri"/>
        </w:rPr>
        <w:tab/>
        <w:t>Institute for Advanced Medical Research and Training, University of Ibadan, Ibadan, Nigeria</w:t>
      </w:r>
      <w:r>
        <w:rPr>
          <w:rFonts w:ascii="Calibri" w:hAnsi="Calibri" w:cs="Calibri"/>
        </w:rPr>
        <w:t>.</w:t>
      </w:r>
    </w:p>
    <w:p w14:paraId="130445F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</w:t>
      </w:r>
      <w:r w:rsidRPr="00186F40">
        <w:rPr>
          <w:rFonts w:ascii="Calibri" w:hAnsi="Calibri" w:cs="Calibri"/>
        </w:rPr>
        <w:tab/>
        <w:t>Institute of Neuroscience, Newcastle University, Newcastle upon Tyne, UK</w:t>
      </w:r>
      <w:r>
        <w:rPr>
          <w:rFonts w:ascii="Calibri" w:hAnsi="Calibri" w:cs="Calibri"/>
        </w:rPr>
        <w:t>.</w:t>
      </w:r>
    </w:p>
    <w:p w14:paraId="25FC7A9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</w:t>
      </w:r>
      <w:r w:rsidRPr="00186F40">
        <w:rPr>
          <w:rFonts w:ascii="Calibri" w:hAnsi="Calibri" w:cs="Calibri"/>
        </w:rPr>
        <w:tab/>
        <w:t>Imam Abdulrahman Bin Faisal University, Dammam, Saudi Arabia</w:t>
      </w:r>
      <w:r>
        <w:rPr>
          <w:rFonts w:ascii="Calibri" w:hAnsi="Calibri" w:cs="Calibri"/>
        </w:rPr>
        <w:t>.</w:t>
      </w:r>
    </w:p>
    <w:p w14:paraId="61F770E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</w:t>
      </w:r>
      <w:r w:rsidRPr="00186F40">
        <w:rPr>
          <w:rFonts w:ascii="Calibri" w:hAnsi="Calibri" w:cs="Calibri"/>
        </w:rPr>
        <w:tab/>
        <w:t>Health Management and Economics Research Center, Iran University of Medical Sciences, Tehran, Iran</w:t>
      </w:r>
      <w:r>
        <w:rPr>
          <w:rFonts w:ascii="Calibri" w:hAnsi="Calibri" w:cs="Calibri"/>
        </w:rPr>
        <w:t>.</w:t>
      </w:r>
    </w:p>
    <w:p w14:paraId="6CB358C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</w:t>
      </w:r>
      <w:r w:rsidRPr="00186F40">
        <w:rPr>
          <w:rFonts w:ascii="Calibri" w:hAnsi="Calibri" w:cs="Calibri"/>
        </w:rPr>
        <w:tab/>
        <w:t>Health Economics Department, Iran University of Medical Sciences, Tehran, Iran</w:t>
      </w:r>
      <w:r>
        <w:rPr>
          <w:rFonts w:ascii="Calibri" w:hAnsi="Calibri" w:cs="Calibri"/>
        </w:rPr>
        <w:t>.</w:t>
      </w:r>
    </w:p>
    <w:p w14:paraId="3760FA9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</w:t>
      </w:r>
      <w:r w:rsidRPr="00186F40">
        <w:rPr>
          <w:rFonts w:ascii="Calibri" w:hAnsi="Calibri" w:cs="Calibri"/>
        </w:rPr>
        <w:tab/>
        <w:t>School of Public Health, Curtin University, Perth, WA, Australia</w:t>
      </w:r>
      <w:r>
        <w:rPr>
          <w:rFonts w:ascii="Calibri" w:hAnsi="Calibri" w:cs="Calibri"/>
        </w:rPr>
        <w:t>.</w:t>
      </w:r>
    </w:p>
    <w:p w14:paraId="1E7982B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</w:t>
      </w:r>
      <w:r w:rsidRPr="00186F40">
        <w:rPr>
          <w:rFonts w:ascii="Calibri" w:hAnsi="Calibri" w:cs="Calibri"/>
        </w:rPr>
        <w:tab/>
        <w:t>Unit of Biochemistry, Sultan Zainal Abidin University (Universiti Sultan Zainal Abidin), Kuala Terengganu, Malaysia</w:t>
      </w:r>
      <w:r>
        <w:rPr>
          <w:rFonts w:ascii="Calibri" w:hAnsi="Calibri" w:cs="Calibri"/>
        </w:rPr>
        <w:t>.</w:t>
      </w:r>
    </w:p>
    <w:p w14:paraId="3697770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</w:t>
      </w:r>
      <w:r w:rsidRPr="00186F40">
        <w:rPr>
          <w:rFonts w:ascii="Calibri" w:hAnsi="Calibri" w:cs="Calibri"/>
        </w:rPr>
        <w:tab/>
        <w:t>Department of Hypertension, Medical University of Lodz, Lodz, Poland</w:t>
      </w:r>
      <w:r>
        <w:rPr>
          <w:rFonts w:ascii="Calibri" w:hAnsi="Calibri" w:cs="Calibri"/>
        </w:rPr>
        <w:t>.</w:t>
      </w:r>
    </w:p>
    <w:p w14:paraId="6BBD056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</w:t>
      </w:r>
      <w:r w:rsidRPr="00186F40">
        <w:rPr>
          <w:rFonts w:ascii="Calibri" w:hAnsi="Calibri" w:cs="Calibri"/>
        </w:rPr>
        <w:tab/>
        <w:t>Polish Mothers’ Memorial Hospital Research Institute, Lodz, Poland</w:t>
      </w:r>
      <w:r>
        <w:rPr>
          <w:rFonts w:ascii="Calibri" w:hAnsi="Calibri" w:cs="Calibri"/>
        </w:rPr>
        <w:t>.</w:t>
      </w:r>
    </w:p>
    <w:p w14:paraId="4D85286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</w:t>
      </w:r>
      <w:r w:rsidRPr="00186F40">
        <w:rPr>
          <w:rFonts w:ascii="Calibri" w:hAnsi="Calibri" w:cs="Calibri"/>
        </w:rPr>
        <w:tab/>
        <w:t>Department of Neurosciences, Costa Rican Department of Social Security, San Jose, Costa Rica</w:t>
      </w:r>
      <w:r>
        <w:rPr>
          <w:rFonts w:ascii="Calibri" w:hAnsi="Calibri" w:cs="Calibri"/>
        </w:rPr>
        <w:t>.</w:t>
      </w:r>
    </w:p>
    <w:p w14:paraId="086C6F3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</w:t>
      </w:r>
      <w:r w:rsidRPr="00186F40">
        <w:rPr>
          <w:rFonts w:ascii="Calibri" w:hAnsi="Calibri" w:cs="Calibri"/>
        </w:rPr>
        <w:tab/>
        <w:t>School of Medicine, University of Costa Rica, San Pedro, Costa Rica</w:t>
      </w:r>
      <w:r>
        <w:rPr>
          <w:rFonts w:ascii="Calibri" w:hAnsi="Calibri" w:cs="Calibri"/>
        </w:rPr>
        <w:t>.</w:t>
      </w:r>
    </w:p>
    <w:p w14:paraId="42F3120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</w:t>
      </w:r>
      <w:r w:rsidRPr="00186F40">
        <w:rPr>
          <w:rFonts w:ascii="Calibri" w:hAnsi="Calibri" w:cs="Calibri"/>
        </w:rPr>
        <w:tab/>
        <w:t>School of Psychology, University of Auckland, Auckland, New Zealand</w:t>
      </w:r>
      <w:r>
        <w:rPr>
          <w:rFonts w:ascii="Calibri" w:hAnsi="Calibri" w:cs="Calibri"/>
        </w:rPr>
        <w:t>.</w:t>
      </w:r>
    </w:p>
    <w:p w14:paraId="0207853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</w:t>
      </w:r>
      <w:r w:rsidRPr="00186F40">
        <w:rPr>
          <w:rFonts w:ascii="Calibri" w:hAnsi="Calibri" w:cs="Calibri"/>
        </w:rPr>
        <w:tab/>
        <w:t>Department of Psychiatry, University of Münster, Münster, Germany</w:t>
      </w:r>
      <w:r>
        <w:rPr>
          <w:rFonts w:ascii="Calibri" w:hAnsi="Calibri" w:cs="Calibri"/>
        </w:rPr>
        <w:t>.</w:t>
      </w:r>
    </w:p>
    <w:p w14:paraId="758E4D5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</w:t>
      </w:r>
      <w:r w:rsidRPr="00186F40">
        <w:rPr>
          <w:rFonts w:ascii="Calibri" w:hAnsi="Calibri" w:cs="Calibri"/>
        </w:rPr>
        <w:tab/>
        <w:t>Department of Psychiatry, Melbourne Medical School, Melbourne, VIC, Australia</w:t>
      </w:r>
      <w:r>
        <w:rPr>
          <w:rFonts w:ascii="Calibri" w:hAnsi="Calibri" w:cs="Calibri"/>
        </w:rPr>
        <w:t>.</w:t>
      </w:r>
    </w:p>
    <w:p w14:paraId="6F39216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</w:t>
      </w:r>
      <w:r w:rsidRPr="00186F40">
        <w:rPr>
          <w:rFonts w:ascii="Calibri" w:hAnsi="Calibri" w:cs="Calibri"/>
        </w:rPr>
        <w:tab/>
        <w:t>Department of Social and Clinical Pharmacy, Charles University, Hradec Kralova, Czech Republic</w:t>
      </w:r>
      <w:r>
        <w:rPr>
          <w:rFonts w:ascii="Calibri" w:hAnsi="Calibri" w:cs="Calibri"/>
        </w:rPr>
        <w:t>.</w:t>
      </w:r>
    </w:p>
    <w:p w14:paraId="7DC42CE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</w:t>
      </w:r>
      <w:r w:rsidRPr="00186F40">
        <w:rPr>
          <w:rFonts w:ascii="Calibri" w:hAnsi="Calibri" w:cs="Calibri"/>
        </w:rPr>
        <w:tab/>
        <w:t>Institute of Public Health, United Arab Emirates University, Al Ain, United Arab Emirates</w:t>
      </w:r>
      <w:r>
        <w:rPr>
          <w:rFonts w:ascii="Calibri" w:hAnsi="Calibri" w:cs="Calibri"/>
        </w:rPr>
        <w:t>.</w:t>
      </w:r>
    </w:p>
    <w:p w14:paraId="69FAD5A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</w:t>
      </w:r>
      <w:r w:rsidRPr="00186F40">
        <w:rPr>
          <w:rFonts w:ascii="Calibri" w:hAnsi="Calibri" w:cs="Calibri"/>
        </w:rPr>
        <w:tab/>
        <w:t>Department of Statistical and Computational Genomics, National Institute of Biomedical Genomics, Kalyani, India</w:t>
      </w:r>
      <w:r>
        <w:rPr>
          <w:rFonts w:ascii="Calibri" w:hAnsi="Calibri" w:cs="Calibri"/>
        </w:rPr>
        <w:t>.</w:t>
      </w:r>
    </w:p>
    <w:p w14:paraId="56E37C1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2</w:t>
      </w:r>
      <w:r w:rsidRPr="00186F40">
        <w:rPr>
          <w:rFonts w:ascii="Calibri" w:hAnsi="Calibri" w:cs="Calibri"/>
        </w:rPr>
        <w:tab/>
        <w:t>Department of Statistics, University of Calcutta, Kolkata, India</w:t>
      </w:r>
      <w:r>
        <w:rPr>
          <w:rFonts w:ascii="Calibri" w:hAnsi="Calibri" w:cs="Calibri"/>
        </w:rPr>
        <w:t>.</w:t>
      </w:r>
    </w:p>
    <w:p w14:paraId="701CC4C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3</w:t>
      </w:r>
      <w:r w:rsidRPr="00186F40">
        <w:rPr>
          <w:rFonts w:ascii="Calibri" w:hAnsi="Calibri" w:cs="Calibri"/>
        </w:rPr>
        <w:tab/>
        <w:t>Social Determinants of Health Research Center, Babol University of Medical Sciences, Babol, Iran</w:t>
      </w:r>
      <w:r>
        <w:rPr>
          <w:rFonts w:ascii="Calibri" w:hAnsi="Calibri" w:cs="Calibri"/>
        </w:rPr>
        <w:t>.</w:t>
      </w:r>
    </w:p>
    <w:p w14:paraId="1AB56C7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4</w:t>
      </w:r>
      <w:r w:rsidRPr="00186F40">
        <w:rPr>
          <w:rFonts w:ascii="Calibri" w:hAnsi="Calibri" w:cs="Calibri"/>
        </w:rPr>
        <w:tab/>
        <w:t>Department of General Surgery and Medical-Surgical Specialties, University of Catania, Catania, Italy</w:t>
      </w:r>
      <w:r>
        <w:rPr>
          <w:rFonts w:ascii="Calibri" w:hAnsi="Calibri" w:cs="Calibri"/>
        </w:rPr>
        <w:t>.</w:t>
      </w:r>
    </w:p>
    <w:p w14:paraId="3D0E11C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25</w:t>
      </w:r>
      <w:r w:rsidRPr="00186F40">
        <w:rPr>
          <w:rFonts w:ascii="Calibri" w:hAnsi="Calibri" w:cs="Calibri"/>
        </w:rPr>
        <w:tab/>
        <w:t>Department of Neurology, Institute of Post-Graduate Medical Education and Research and Seth Sukhlal Karnani Memorial Hospital, Kolkata, India</w:t>
      </w:r>
      <w:r>
        <w:rPr>
          <w:rFonts w:ascii="Calibri" w:hAnsi="Calibri" w:cs="Calibri"/>
        </w:rPr>
        <w:t>.</w:t>
      </w:r>
    </w:p>
    <w:p w14:paraId="5FCCDA4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6</w:t>
      </w:r>
      <w:r w:rsidRPr="00186F40">
        <w:rPr>
          <w:rFonts w:ascii="Calibri" w:hAnsi="Calibri" w:cs="Calibri"/>
        </w:rPr>
        <w:tab/>
        <w:t>Department of Biomedical Sciences, Nazarbayev University, Nur-Sultan City, Kazakhstan</w:t>
      </w:r>
      <w:r>
        <w:rPr>
          <w:rFonts w:ascii="Calibri" w:hAnsi="Calibri" w:cs="Calibri"/>
        </w:rPr>
        <w:t>.</w:t>
      </w:r>
    </w:p>
    <w:p w14:paraId="50DDDD1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7</w:t>
      </w:r>
      <w:r w:rsidRPr="00186F40">
        <w:rPr>
          <w:rFonts w:ascii="Calibri" w:hAnsi="Calibri" w:cs="Calibri"/>
        </w:rPr>
        <w:tab/>
        <w:t>Department of Internal Medicine, Manipal Academy of Higher Education, Mangalore, India</w:t>
      </w:r>
      <w:r>
        <w:rPr>
          <w:rFonts w:ascii="Calibri" w:hAnsi="Calibri" w:cs="Calibri"/>
        </w:rPr>
        <w:t>.</w:t>
      </w:r>
    </w:p>
    <w:p w14:paraId="6A7756E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8</w:t>
      </w:r>
      <w:r w:rsidRPr="00186F40">
        <w:rPr>
          <w:rFonts w:ascii="Calibri" w:hAnsi="Calibri" w:cs="Calibri"/>
        </w:rPr>
        <w:tab/>
        <w:t>Department of Public Health and Primary Care, University of Cambridge, Cambridge, UK</w:t>
      </w:r>
      <w:r>
        <w:rPr>
          <w:rFonts w:ascii="Calibri" w:hAnsi="Calibri" w:cs="Calibri"/>
        </w:rPr>
        <w:t>.</w:t>
      </w:r>
    </w:p>
    <w:p w14:paraId="7F4EBC4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9</w:t>
      </w:r>
      <w:r w:rsidRPr="00186F40">
        <w:rPr>
          <w:rFonts w:ascii="Calibri" w:hAnsi="Calibri" w:cs="Calibri"/>
        </w:rPr>
        <w:tab/>
        <w:t>Division of Clinical Epidemiology and Aging Research, German Cancer Research Center, Heidelberg, Germany</w:t>
      </w:r>
      <w:r>
        <w:rPr>
          <w:rFonts w:ascii="Calibri" w:hAnsi="Calibri" w:cs="Calibri"/>
        </w:rPr>
        <w:t>.</w:t>
      </w:r>
    </w:p>
    <w:p w14:paraId="0A9ADFF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0</w:t>
      </w:r>
      <w:r w:rsidRPr="00186F40">
        <w:rPr>
          <w:rFonts w:ascii="Calibri" w:hAnsi="Calibri" w:cs="Calibri"/>
        </w:rPr>
        <w:tab/>
        <w:t>Department of Health Metrics Sciences, School of Medicine, University of Washington, Seattle, WA, USA</w:t>
      </w:r>
      <w:r>
        <w:rPr>
          <w:rFonts w:ascii="Calibri" w:hAnsi="Calibri" w:cs="Calibri"/>
        </w:rPr>
        <w:t>.</w:t>
      </w:r>
    </w:p>
    <w:p w14:paraId="728FDD3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1</w:t>
      </w:r>
      <w:r w:rsidRPr="00186F40">
        <w:rPr>
          <w:rFonts w:ascii="Calibri" w:hAnsi="Calibri" w:cs="Calibri"/>
        </w:rPr>
        <w:tab/>
        <w:t>Research School of Population Health, Australian National University, Canberra, ACT, Australia</w:t>
      </w:r>
      <w:r>
        <w:rPr>
          <w:rFonts w:ascii="Calibri" w:hAnsi="Calibri" w:cs="Calibri"/>
        </w:rPr>
        <w:t>.</w:t>
      </w:r>
    </w:p>
    <w:p w14:paraId="1426DEA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2</w:t>
      </w:r>
      <w:r w:rsidRPr="00186F40">
        <w:rPr>
          <w:rFonts w:ascii="Calibri" w:hAnsi="Calibri" w:cs="Calibri"/>
        </w:rPr>
        <w:tab/>
        <w:t>Department of Community Medicine, Employee State Insurance Post Graduate Institute of Medical Sciences and Research, Bangalore, India</w:t>
      </w:r>
      <w:r>
        <w:rPr>
          <w:rFonts w:ascii="Calibri" w:hAnsi="Calibri" w:cs="Calibri"/>
        </w:rPr>
        <w:t>.</w:t>
      </w:r>
    </w:p>
    <w:p w14:paraId="323770F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3</w:t>
      </w:r>
      <w:r w:rsidRPr="00186F40">
        <w:rPr>
          <w:rFonts w:ascii="Calibri" w:hAnsi="Calibri" w:cs="Calibri"/>
        </w:rPr>
        <w:tab/>
        <w:t>Internal Medicine Department, Hospital Italiano de Buenos Aires, Buenos Aires, Argentina</w:t>
      </w:r>
      <w:r>
        <w:rPr>
          <w:rFonts w:ascii="Calibri" w:hAnsi="Calibri" w:cs="Calibri"/>
        </w:rPr>
        <w:t>.</w:t>
      </w:r>
    </w:p>
    <w:p w14:paraId="13F5D9E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4</w:t>
      </w:r>
      <w:r w:rsidRPr="00186F40">
        <w:rPr>
          <w:rFonts w:ascii="Calibri" w:hAnsi="Calibri" w:cs="Calibri"/>
        </w:rPr>
        <w:tab/>
        <w:t>Board of Directors, Argentine Society of Medicine, Buenos Aires, Argentina</w:t>
      </w:r>
      <w:r>
        <w:rPr>
          <w:rFonts w:ascii="Calibri" w:hAnsi="Calibri" w:cs="Calibri"/>
        </w:rPr>
        <w:t>.</w:t>
      </w:r>
    </w:p>
    <w:p w14:paraId="59B607E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5</w:t>
      </w:r>
      <w:r w:rsidRPr="00186F40">
        <w:rPr>
          <w:rFonts w:ascii="Calibri" w:hAnsi="Calibri" w:cs="Calibri"/>
        </w:rPr>
        <w:tab/>
        <w:t>Research Unit on Applied Molecular Biosciences (UCIBIO), University of Porto, Porto, Portugal</w:t>
      </w:r>
      <w:r>
        <w:rPr>
          <w:rFonts w:ascii="Calibri" w:hAnsi="Calibri" w:cs="Calibri"/>
        </w:rPr>
        <w:t>.</w:t>
      </w:r>
    </w:p>
    <w:p w14:paraId="375AFD1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6</w:t>
      </w:r>
      <w:r w:rsidRPr="00186F40">
        <w:rPr>
          <w:rFonts w:ascii="Calibri" w:hAnsi="Calibri" w:cs="Calibri"/>
        </w:rPr>
        <w:tab/>
        <w:t>Department of Psychiatry, University of Melbourne, Melbourne, VIC, Australia</w:t>
      </w:r>
      <w:r>
        <w:rPr>
          <w:rFonts w:ascii="Calibri" w:hAnsi="Calibri" w:cs="Calibri"/>
        </w:rPr>
        <w:t>.</w:t>
      </w:r>
    </w:p>
    <w:p w14:paraId="38AC4E1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7</w:t>
      </w:r>
      <w:r w:rsidRPr="00186F40">
        <w:rPr>
          <w:rFonts w:ascii="Calibri" w:hAnsi="Calibri" w:cs="Calibri"/>
        </w:rPr>
        <w:tab/>
        <w:t>Mary MacKillop Institute for Health Research, Australian Catholic University, Melbourne, VIC, Australia</w:t>
      </w:r>
      <w:r>
        <w:rPr>
          <w:rFonts w:ascii="Calibri" w:hAnsi="Calibri" w:cs="Calibri"/>
        </w:rPr>
        <w:t>.</w:t>
      </w:r>
    </w:p>
    <w:p w14:paraId="453BE5E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8</w:t>
      </w:r>
      <w:r w:rsidRPr="00186F40">
        <w:rPr>
          <w:rFonts w:ascii="Calibri" w:hAnsi="Calibri" w:cs="Calibri"/>
        </w:rPr>
        <w:tab/>
        <w:t>School of Public Health, University of Hong Kong, Hong Kong, China</w:t>
      </w:r>
      <w:r>
        <w:rPr>
          <w:rFonts w:ascii="Calibri" w:hAnsi="Calibri" w:cs="Calibri"/>
        </w:rPr>
        <w:t>.</w:t>
      </w:r>
    </w:p>
    <w:p w14:paraId="25EF8ED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39</w:t>
      </w:r>
      <w:r w:rsidRPr="00186F40">
        <w:rPr>
          <w:rFonts w:ascii="Calibri" w:hAnsi="Calibri" w:cs="Calibri"/>
        </w:rPr>
        <w:tab/>
        <w:t>Regional Epidemiological Observatory Department, Sicilian Regional Health Authority, Palermo, Italy</w:t>
      </w:r>
      <w:r>
        <w:rPr>
          <w:rFonts w:ascii="Calibri" w:hAnsi="Calibri" w:cs="Calibri"/>
        </w:rPr>
        <w:t>.</w:t>
      </w:r>
    </w:p>
    <w:p w14:paraId="724758E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0</w:t>
      </w:r>
      <w:r w:rsidRPr="00186F40">
        <w:rPr>
          <w:rFonts w:ascii="Calibri" w:hAnsi="Calibri" w:cs="Calibri"/>
        </w:rPr>
        <w:tab/>
        <w:t>Biomedical Informatics, Seoul National University Hospital, Seoul, South Korea</w:t>
      </w:r>
      <w:r>
        <w:rPr>
          <w:rFonts w:ascii="Calibri" w:hAnsi="Calibri" w:cs="Calibri"/>
        </w:rPr>
        <w:t>.</w:t>
      </w:r>
    </w:p>
    <w:p w14:paraId="362A290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1</w:t>
      </w:r>
      <w:r w:rsidRPr="00186F40">
        <w:rPr>
          <w:rFonts w:ascii="Calibri" w:hAnsi="Calibri" w:cs="Calibri"/>
        </w:rPr>
        <w:tab/>
        <w:t>Faculty of Biology, Hanoi National University of Education, Hanoi, Vietnam</w:t>
      </w:r>
      <w:r>
        <w:rPr>
          <w:rFonts w:ascii="Calibri" w:hAnsi="Calibri" w:cs="Calibri"/>
        </w:rPr>
        <w:t>.</w:t>
      </w:r>
    </w:p>
    <w:p w14:paraId="0A74B14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2</w:t>
      </w:r>
      <w:r w:rsidRPr="00186F40">
        <w:rPr>
          <w:rFonts w:ascii="Calibri" w:hAnsi="Calibri" w:cs="Calibri"/>
        </w:rPr>
        <w:tab/>
        <w:t>Department of Chemical Sciences, University of Porto, Porto, Portugal</w:t>
      </w:r>
      <w:r>
        <w:rPr>
          <w:rFonts w:ascii="Calibri" w:hAnsi="Calibri" w:cs="Calibri"/>
        </w:rPr>
        <w:t>.</w:t>
      </w:r>
    </w:p>
    <w:p w14:paraId="39C2ED4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3</w:t>
      </w:r>
      <w:r w:rsidRPr="00186F40">
        <w:rPr>
          <w:rFonts w:ascii="Calibri" w:hAnsi="Calibri" w:cs="Calibri"/>
        </w:rPr>
        <w:tab/>
        <w:t>Department of Human Physiology, University of Gondar, Gondar, Ethiopia</w:t>
      </w:r>
      <w:r>
        <w:rPr>
          <w:rFonts w:ascii="Calibri" w:hAnsi="Calibri" w:cs="Calibri"/>
        </w:rPr>
        <w:t>.</w:t>
      </w:r>
    </w:p>
    <w:p w14:paraId="0615A4D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4</w:t>
      </w:r>
      <w:r w:rsidRPr="00186F40">
        <w:rPr>
          <w:rFonts w:ascii="Calibri" w:hAnsi="Calibri" w:cs="Calibri"/>
        </w:rPr>
        <w:tab/>
        <w:t>Institute for Global Health Innovations, Duy Tan University, Hanoi, Vietnam</w:t>
      </w:r>
      <w:r>
        <w:rPr>
          <w:rFonts w:ascii="Calibri" w:hAnsi="Calibri" w:cs="Calibri"/>
        </w:rPr>
        <w:t>.</w:t>
      </w:r>
    </w:p>
    <w:p w14:paraId="0762BDF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5</w:t>
      </w:r>
      <w:r w:rsidRPr="00186F40">
        <w:rPr>
          <w:rFonts w:ascii="Calibri" w:hAnsi="Calibri" w:cs="Calibri"/>
        </w:rPr>
        <w:tab/>
        <w:t>Center of Complexity Sciences, National Autonomous University of Mexico, Mexico City, Mexico</w:t>
      </w:r>
      <w:r>
        <w:rPr>
          <w:rFonts w:ascii="Calibri" w:hAnsi="Calibri" w:cs="Calibri"/>
        </w:rPr>
        <w:t>.</w:t>
      </w:r>
    </w:p>
    <w:p w14:paraId="721E034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6</w:t>
      </w:r>
      <w:r w:rsidRPr="00186F40">
        <w:rPr>
          <w:rFonts w:ascii="Calibri" w:hAnsi="Calibri" w:cs="Calibri"/>
        </w:rPr>
        <w:tab/>
        <w:t>Faculty of Veterinary Medicine and Zootechnics, Autonomous University of Sinaloa, Culiacán Rosales, Mexico</w:t>
      </w:r>
      <w:r>
        <w:rPr>
          <w:rFonts w:ascii="Calibri" w:hAnsi="Calibri" w:cs="Calibri"/>
        </w:rPr>
        <w:t>.</w:t>
      </w:r>
    </w:p>
    <w:p w14:paraId="0471434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7</w:t>
      </w:r>
      <w:r w:rsidRPr="00186F40">
        <w:rPr>
          <w:rFonts w:ascii="Calibri" w:hAnsi="Calibri" w:cs="Calibri"/>
        </w:rPr>
        <w:tab/>
        <w:t>Tehran University of Medical Sciences, Tehran, Iran</w:t>
      </w:r>
      <w:r>
        <w:rPr>
          <w:rFonts w:ascii="Calibri" w:hAnsi="Calibri" w:cs="Calibri"/>
        </w:rPr>
        <w:t>.</w:t>
      </w:r>
    </w:p>
    <w:p w14:paraId="082F4F3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48</w:t>
      </w:r>
      <w:r w:rsidRPr="00186F40">
        <w:rPr>
          <w:rFonts w:ascii="Calibri" w:hAnsi="Calibri" w:cs="Calibri"/>
        </w:rPr>
        <w:tab/>
        <w:t>Development of Research and Technology Center, Ministry of Health and Medical Education, Tehran, Iran</w:t>
      </w:r>
      <w:r>
        <w:rPr>
          <w:rFonts w:ascii="Calibri" w:hAnsi="Calibri" w:cs="Calibri"/>
        </w:rPr>
        <w:t>.</w:t>
      </w:r>
    </w:p>
    <w:p w14:paraId="19FEC8F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49</w:t>
      </w:r>
      <w:r w:rsidRPr="00186F40">
        <w:rPr>
          <w:rFonts w:ascii="Calibri" w:hAnsi="Calibri" w:cs="Calibri"/>
        </w:rPr>
        <w:tab/>
        <w:t>School of Nursing and Midwifery, University of Cape Coast, Cape Coast, Ghana</w:t>
      </w:r>
      <w:r>
        <w:rPr>
          <w:rFonts w:ascii="Calibri" w:hAnsi="Calibri" w:cs="Calibri"/>
        </w:rPr>
        <w:t>.</w:t>
      </w:r>
    </w:p>
    <w:p w14:paraId="5E6FCF3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0</w:t>
      </w:r>
      <w:r w:rsidRPr="00186F40">
        <w:rPr>
          <w:rFonts w:ascii="Calibri" w:hAnsi="Calibri" w:cs="Calibri"/>
        </w:rPr>
        <w:tab/>
        <w:t>Department of Medicinal Chemistry, Kerman University of Medical Sciences, Kerman, Iran</w:t>
      </w:r>
      <w:r>
        <w:rPr>
          <w:rFonts w:ascii="Calibri" w:hAnsi="Calibri" w:cs="Calibri"/>
        </w:rPr>
        <w:t>.</w:t>
      </w:r>
    </w:p>
    <w:p w14:paraId="026C7E7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1</w:t>
      </w:r>
      <w:r w:rsidRPr="00186F40">
        <w:rPr>
          <w:rFonts w:ascii="Calibri" w:hAnsi="Calibri" w:cs="Calibri"/>
        </w:rPr>
        <w:tab/>
        <w:t>Pharmaceutics Research Center, Kerman University of Medical Sciences, Kerman, Iran</w:t>
      </w:r>
      <w:r>
        <w:rPr>
          <w:rFonts w:ascii="Calibri" w:hAnsi="Calibri" w:cs="Calibri"/>
        </w:rPr>
        <w:t>.</w:t>
      </w:r>
    </w:p>
    <w:p w14:paraId="173D6CA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2</w:t>
      </w:r>
      <w:r w:rsidRPr="00186F40">
        <w:rPr>
          <w:rFonts w:ascii="Calibri" w:hAnsi="Calibri" w:cs="Calibri"/>
        </w:rPr>
        <w:tab/>
        <w:t>Multiple Sclerosis Research Center, Tehran University of Medical Sciences, Tehran, Iran</w:t>
      </w:r>
      <w:r>
        <w:rPr>
          <w:rFonts w:ascii="Calibri" w:hAnsi="Calibri" w:cs="Calibri"/>
        </w:rPr>
        <w:t>.</w:t>
      </w:r>
    </w:p>
    <w:p w14:paraId="2A7D59E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3</w:t>
      </w:r>
      <w:r w:rsidRPr="00186F40">
        <w:rPr>
          <w:rFonts w:ascii="Calibri" w:hAnsi="Calibri" w:cs="Calibri"/>
        </w:rPr>
        <w:tab/>
        <w:t>Non-communicable Diseases Research Center, Tehran University of Medical Sciences, Tehran, Iran</w:t>
      </w:r>
      <w:r>
        <w:rPr>
          <w:rFonts w:ascii="Calibri" w:hAnsi="Calibri" w:cs="Calibri"/>
        </w:rPr>
        <w:t>.</w:t>
      </w:r>
    </w:p>
    <w:p w14:paraId="25EF7FC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4</w:t>
      </w:r>
      <w:r w:rsidRPr="00186F40">
        <w:rPr>
          <w:rFonts w:ascii="Calibri" w:hAnsi="Calibri" w:cs="Calibri"/>
        </w:rPr>
        <w:tab/>
        <w:t>National Institute for Stroke and Applied Neurosciences, Auckland University of Technology, Auckland, New Zealand</w:t>
      </w:r>
      <w:r>
        <w:rPr>
          <w:rFonts w:ascii="Calibri" w:hAnsi="Calibri" w:cs="Calibri"/>
        </w:rPr>
        <w:t>.</w:t>
      </w:r>
    </w:p>
    <w:p w14:paraId="70052B3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5</w:t>
      </w:r>
      <w:r w:rsidRPr="00186F40">
        <w:rPr>
          <w:rFonts w:ascii="Calibri" w:hAnsi="Calibri" w:cs="Calibri"/>
        </w:rPr>
        <w:tab/>
        <w:t>Research Center of Neurology, Moscow, Russia</w:t>
      </w:r>
      <w:r>
        <w:rPr>
          <w:rFonts w:ascii="Calibri" w:hAnsi="Calibri" w:cs="Calibri"/>
        </w:rPr>
        <w:t>.</w:t>
      </w:r>
    </w:p>
    <w:p w14:paraId="1156B7F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6</w:t>
      </w:r>
      <w:r w:rsidRPr="00186F40">
        <w:rPr>
          <w:rFonts w:ascii="Calibri" w:hAnsi="Calibri" w:cs="Calibri"/>
        </w:rPr>
        <w:tab/>
        <w:t>Department of Neurobiology, Karolinska Institute, Stockholm, Sweden</w:t>
      </w:r>
      <w:r>
        <w:rPr>
          <w:rFonts w:ascii="Calibri" w:hAnsi="Calibri" w:cs="Calibri"/>
        </w:rPr>
        <w:t>.</w:t>
      </w:r>
    </w:p>
    <w:p w14:paraId="46DD3FF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7</w:t>
      </w:r>
      <w:r w:rsidRPr="00186F40">
        <w:rPr>
          <w:rFonts w:ascii="Calibri" w:hAnsi="Calibri" w:cs="Calibri"/>
        </w:rPr>
        <w:tab/>
        <w:t>Division of Neurology, University of Ottawa, Ottawa, ON, Canada</w:t>
      </w:r>
      <w:r>
        <w:rPr>
          <w:rFonts w:ascii="Calibri" w:hAnsi="Calibri" w:cs="Calibri"/>
        </w:rPr>
        <w:t>.</w:t>
      </w:r>
    </w:p>
    <w:p w14:paraId="30EB1B5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8</w:t>
      </w:r>
      <w:r w:rsidRPr="00186F40">
        <w:rPr>
          <w:rFonts w:ascii="Calibri" w:hAnsi="Calibri" w:cs="Calibri"/>
        </w:rPr>
        <w:tab/>
        <w:t>Associated Laboratory for Green Chemistry (LAQV), University of Porto, Porto, Portugal</w:t>
      </w:r>
      <w:r>
        <w:rPr>
          <w:rFonts w:ascii="Calibri" w:hAnsi="Calibri" w:cs="Calibri"/>
        </w:rPr>
        <w:t>.</w:t>
      </w:r>
    </w:p>
    <w:p w14:paraId="46852FE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59</w:t>
      </w:r>
      <w:r w:rsidRPr="00186F40">
        <w:rPr>
          <w:rFonts w:ascii="Calibri" w:hAnsi="Calibri" w:cs="Calibri"/>
        </w:rPr>
        <w:tab/>
        <w:t>Research Center on Public Health, University of Milan Bicocca, Monza, Italy</w:t>
      </w:r>
      <w:r>
        <w:rPr>
          <w:rFonts w:ascii="Calibri" w:hAnsi="Calibri" w:cs="Calibri"/>
        </w:rPr>
        <w:t>.</w:t>
      </w:r>
    </w:p>
    <w:p w14:paraId="7E8A789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0</w:t>
      </w:r>
      <w:r w:rsidRPr="00186F40">
        <w:rPr>
          <w:rFonts w:ascii="Calibri" w:hAnsi="Calibri" w:cs="Calibri"/>
        </w:rPr>
        <w:tab/>
        <w:t>Psychiatry Department, Kaiser Permanente, Fontana, CA, USA</w:t>
      </w:r>
      <w:r>
        <w:rPr>
          <w:rFonts w:ascii="Calibri" w:hAnsi="Calibri" w:cs="Calibri"/>
        </w:rPr>
        <w:t>.</w:t>
      </w:r>
    </w:p>
    <w:p w14:paraId="21413F5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1</w:t>
      </w:r>
      <w:r w:rsidRPr="00186F40">
        <w:rPr>
          <w:rFonts w:ascii="Calibri" w:hAnsi="Calibri" w:cs="Calibri"/>
        </w:rPr>
        <w:tab/>
        <w:t>School of Health Sciences, A.T. Still University, Mesa, AZ, USA</w:t>
      </w:r>
      <w:r>
        <w:rPr>
          <w:rFonts w:ascii="Calibri" w:hAnsi="Calibri" w:cs="Calibri"/>
        </w:rPr>
        <w:t>.</w:t>
      </w:r>
    </w:p>
    <w:p w14:paraId="5F283B5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2</w:t>
      </w:r>
      <w:r w:rsidRPr="00186F40">
        <w:rPr>
          <w:rFonts w:ascii="Calibri" w:hAnsi="Calibri" w:cs="Calibri"/>
        </w:rPr>
        <w:tab/>
        <w:t>Institute of Gerontological Health Services and Nursing Research, Ravensburg-Weingarten University of Applied Sciences, Weingarten, Germany</w:t>
      </w:r>
      <w:r>
        <w:rPr>
          <w:rFonts w:ascii="Calibri" w:hAnsi="Calibri" w:cs="Calibri"/>
        </w:rPr>
        <w:t>.</w:t>
      </w:r>
    </w:p>
    <w:p w14:paraId="25790B5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3</w:t>
      </w:r>
      <w:r w:rsidRPr="00186F40">
        <w:rPr>
          <w:rFonts w:ascii="Calibri" w:hAnsi="Calibri" w:cs="Calibri"/>
        </w:rPr>
        <w:tab/>
        <w:t>Department of Medicine, Datta Meghe Institute of Medical Science, Wardha, India</w:t>
      </w:r>
      <w:r>
        <w:rPr>
          <w:rFonts w:ascii="Calibri" w:hAnsi="Calibri" w:cs="Calibri"/>
        </w:rPr>
        <w:t>.</w:t>
      </w:r>
    </w:p>
    <w:p w14:paraId="2FB4CBD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4</w:t>
      </w:r>
      <w:r w:rsidRPr="00186F40">
        <w:rPr>
          <w:rFonts w:ascii="Calibri" w:hAnsi="Calibri" w:cs="Calibri"/>
        </w:rPr>
        <w:tab/>
        <w:t>Student Research Committee, Iran University of Medical Sciences, Tehran, Iran</w:t>
      </w:r>
      <w:r>
        <w:rPr>
          <w:rFonts w:ascii="Calibri" w:hAnsi="Calibri" w:cs="Calibri"/>
        </w:rPr>
        <w:t>.</w:t>
      </w:r>
    </w:p>
    <w:p w14:paraId="45FBE82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5</w:t>
      </w:r>
      <w:r w:rsidRPr="00186F40">
        <w:rPr>
          <w:rFonts w:ascii="Calibri" w:hAnsi="Calibri" w:cs="Calibri"/>
        </w:rPr>
        <w:tab/>
        <w:t>Department of Epidemiology and Prevention, IRCCS Neuromed, Pozzilli, Italy</w:t>
      </w:r>
      <w:r>
        <w:rPr>
          <w:rFonts w:ascii="Calibri" w:hAnsi="Calibri" w:cs="Calibri"/>
        </w:rPr>
        <w:t>.</w:t>
      </w:r>
    </w:p>
    <w:p w14:paraId="6C05976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6</w:t>
      </w:r>
      <w:r w:rsidRPr="00186F40">
        <w:rPr>
          <w:rFonts w:ascii="Calibri" w:hAnsi="Calibri" w:cs="Calibri"/>
        </w:rPr>
        <w:tab/>
        <w:t>Third Department of Neurology, Research Center of Neurology, Moscow, Russia</w:t>
      </w:r>
      <w:r>
        <w:rPr>
          <w:rFonts w:ascii="Calibri" w:hAnsi="Calibri" w:cs="Calibri"/>
        </w:rPr>
        <w:t>.</w:t>
      </w:r>
    </w:p>
    <w:p w14:paraId="2D8E1A9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7</w:t>
      </w:r>
      <w:r w:rsidRPr="00186F40">
        <w:rPr>
          <w:rFonts w:ascii="Calibri" w:hAnsi="Calibri" w:cs="Calibri"/>
        </w:rPr>
        <w:tab/>
        <w:t>Health Systems and Policy Research, Indian Institute of Public Health Gandhinagar, Gandhinagar, India</w:t>
      </w:r>
      <w:r>
        <w:rPr>
          <w:rFonts w:ascii="Calibri" w:hAnsi="Calibri" w:cs="Calibri"/>
        </w:rPr>
        <w:t>.</w:t>
      </w:r>
    </w:p>
    <w:p w14:paraId="3F9EFA7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8</w:t>
      </w:r>
      <w:r w:rsidRPr="00186F40">
        <w:rPr>
          <w:rFonts w:ascii="Calibri" w:hAnsi="Calibri" w:cs="Calibri"/>
        </w:rPr>
        <w:tab/>
        <w:t>Department of Social and Public Health, Ohio University, Athens, OH, USA</w:t>
      </w:r>
      <w:r>
        <w:rPr>
          <w:rFonts w:ascii="Calibri" w:hAnsi="Calibri" w:cs="Calibri"/>
        </w:rPr>
        <w:t>.</w:t>
      </w:r>
    </w:p>
    <w:p w14:paraId="50FC228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69</w:t>
      </w:r>
      <w:r w:rsidRPr="00186F40">
        <w:rPr>
          <w:rFonts w:ascii="Calibri" w:hAnsi="Calibri" w:cs="Calibri"/>
        </w:rPr>
        <w:tab/>
        <w:t>School of Health and Environmental Studies, Hamdan Bin Mohammed Smart University, Dubai, United Arab Emirates</w:t>
      </w:r>
      <w:r>
        <w:rPr>
          <w:rFonts w:ascii="Calibri" w:hAnsi="Calibri" w:cs="Calibri"/>
        </w:rPr>
        <w:t>.</w:t>
      </w:r>
    </w:p>
    <w:p w14:paraId="73C5EA8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0</w:t>
      </w:r>
      <w:r w:rsidRPr="00186F40">
        <w:rPr>
          <w:rFonts w:ascii="Calibri" w:hAnsi="Calibri" w:cs="Calibri"/>
        </w:rPr>
        <w:tab/>
        <w:t>Medical School, University of Western Australia, Perth, WA, Australia</w:t>
      </w:r>
      <w:r>
        <w:rPr>
          <w:rFonts w:ascii="Calibri" w:hAnsi="Calibri" w:cs="Calibri"/>
        </w:rPr>
        <w:t>.</w:t>
      </w:r>
    </w:p>
    <w:p w14:paraId="0AC2906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1</w:t>
      </w:r>
      <w:r w:rsidRPr="00186F40">
        <w:rPr>
          <w:rFonts w:ascii="Calibri" w:hAnsi="Calibri" w:cs="Calibri"/>
        </w:rPr>
        <w:tab/>
        <w:t>Department of Neurology, Sir Charles Gairdner Hospital, Perth, WA, Australia</w:t>
      </w:r>
      <w:r>
        <w:rPr>
          <w:rFonts w:ascii="Calibri" w:hAnsi="Calibri" w:cs="Calibri"/>
        </w:rPr>
        <w:t>.</w:t>
      </w:r>
    </w:p>
    <w:p w14:paraId="6529F5E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2</w:t>
      </w:r>
      <w:r w:rsidRPr="00186F40">
        <w:rPr>
          <w:rFonts w:ascii="Calibri" w:hAnsi="Calibri" w:cs="Calibri"/>
        </w:rPr>
        <w:tab/>
        <w:t>Independent Consultant, Santa Clara, CA, USA</w:t>
      </w:r>
      <w:r>
        <w:rPr>
          <w:rFonts w:ascii="Calibri" w:hAnsi="Calibri" w:cs="Calibri"/>
        </w:rPr>
        <w:t>.</w:t>
      </w:r>
    </w:p>
    <w:p w14:paraId="15CBE49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3</w:t>
      </w:r>
      <w:r w:rsidRPr="00186F40">
        <w:rPr>
          <w:rFonts w:ascii="Calibri" w:hAnsi="Calibri" w:cs="Calibri"/>
        </w:rPr>
        <w:tab/>
        <w:t>School of Nursing and Midwifery, Tehran University of Medical Sciences, Tehran, Iran</w:t>
      </w:r>
      <w:r>
        <w:rPr>
          <w:rFonts w:ascii="Calibri" w:hAnsi="Calibri" w:cs="Calibri"/>
        </w:rPr>
        <w:t>.</w:t>
      </w:r>
    </w:p>
    <w:p w14:paraId="4A0CE20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74</w:t>
      </w:r>
      <w:r w:rsidRPr="00186F40">
        <w:rPr>
          <w:rFonts w:ascii="Calibri" w:hAnsi="Calibri" w:cs="Calibri"/>
        </w:rPr>
        <w:tab/>
        <w:t>College of Science and Engineering, Hamad Bin Khalifa University, Doha, Qatar</w:t>
      </w:r>
      <w:r>
        <w:rPr>
          <w:rFonts w:ascii="Calibri" w:hAnsi="Calibri" w:cs="Calibri"/>
        </w:rPr>
        <w:t>.</w:t>
      </w:r>
    </w:p>
    <w:p w14:paraId="6B48CFD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5</w:t>
      </w:r>
      <w:r w:rsidRPr="00186F40">
        <w:rPr>
          <w:rFonts w:ascii="Calibri" w:hAnsi="Calibri" w:cs="Calibri"/>
        </w:rPr>
        <w:tab/>
        <w:t>Department of Occupational Safety and Health, China Medical University, Taichung, Taiwan</w:t>
      </w:r>
      <w:r>
        <w:rPr>
          <w:rFonts w:ascii="Calibri" w:hAnsi="Calibri" w:cs="Calibri"/>
        </w:rPr>
        <w:t>.</w:t>
      </w:r>
    </w:p>
    <w:p w14:paraId="635AFB2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6</w:t>
      </w:r>
      <w:r w:rsidRPr="00186F40">
        <w:rPr>
          <w:rFonts w:ascii="Calibri" w:hAnsi="Calibri" w:cs="Calibri"/>
        </w:rPr>
        <w:tab/>
        <w:t>Research Center in Epidemiology and Preventive Medicine (EPIMED), Department of Medicine and Surgery, University of Insubria, Varese, Italy</w:t>
      </w:r>
      <w:r>
        <w:rPr>
          <w:rFonts w:ascii="Calibri" w:hAnsi="Calibri" w:cs="Calibri"/>
        </w:rPr>
        <w:t>.</w:t>
      </w:r>
    </w:p>
    <w:p w14:paraId="34628F2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7</w:t>
      </w:r>
      <w:r w:rsidRPr="00186F40">
        <w:rPr>
          <w:rFonts w:ascii="Calibri" w:hAnsi="Calibri" w:cs="Calibri"/>
        </w:rPr>
        <w:tab/>
        <w:t>Department of Community Medicine, University of Ibadan, Ibadan, Nigeria</w:t>
      </w:r>
      <w:r>
        <w:rPr>
          <w:rFonts w:ascii="Calibri" w:hAnsi="Calibri" w:cs="Calibri"/>
        </w:rPr>
        <w:t>.</w:t>
      </w:r>
    </w:p>
    <w:p w14:paraId="441A2ED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8</w:t>
      </w:r>
      <w:r w:rsidRPr="00186F40">
        <w:rPr>
          <w:rFonts w:ascii="Calibri" w:hAnsi="Calibri" w:cs="Calibri"/>
        </w:rPr>
        <w:tab/>
        <w:t>Department of Community Medicine, University College Hospital, Ibadan, Ibadan, Nigeria</w:t>
      </w:r>
      <w:r>
        <w:rPr>
          <w:rFonts w:ascii="Calibri" w:hAnsi="Calibri" w:cs="Calibri"/>
        </w:rPr>
        <w:t>.</w:t>
      </w:r>
    </w:p>
    <w:p w14:paraId="3B83FB5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79</w:t>
      </w:r>
      <w:r w:rsidRPr="00186F40">
        <w:rPr>
          <w:rFonts w:ascii="Calibri" w:hAnsi="Calibri" w:cs="Calibri"/>
        </w:rPr>
        <w:tab/>
        <w:t>Faculty of Medicine, University of Belgrade, Belgrade, Serbia</w:t>
      </w:r>
      <w:r>
        <w:rPr>
          <w:rFonts w:ascii="Calibri" w:hAnsi="Calibri" w:cs="Calibri"/>
        </w:rPr>
        <w:t>.</w:t>
      </w:r>
    </w:p>
    <w:p w14:paraId="514E47D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0</w:t>
      </w:r>
      <w:r w:rsidRPr="00186F40">
        <w:rPr>
          <w:rFonts w:ascii="Calibri" w:hAnsi="Calibri" w:cs="Calibri"/>
        </w:rPr>
        <w:tab/>
        <w:t>Department of Epidemiology, University of Kragujevac, Kragujevac, Serbia</w:t>
      </w:r>
      <w:r>
        <w:rPr>
          <w:rFonts w:ascii="Calibri" w:hAnsi="Calibri" w:cs="Calibri"/>
        </w:rPr>
        <w:t>.</w:t>
      </w:r>
    </w:p>
    <w:p w14:paraId="4327F4E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1</w:t>
      </w:r>
      <w:r w:rsidRPr="00186F40">
        <w:rPr>
          <w:rFonts w:ascii="Calibri" w:hAnsi="Calibri" w:cs="Calibri"/>
        </w:rPr>
        <w:tab/>
        <w:t>Research Institute for Endocrine Sciences, Shahid Beheshti University of Medical Sciences, Tehran, Iran</w:t>
      </w:r>
      <w:r>
        <w:rPr>
          <w:rFonts w:ascii="Calibri" w:hAnsi="Calibri" w:cs="Calibri"/>
        </w:rPr>
        <w:t>.</w:t>
      </w:r>
    </w:p>
    <w:p w14:paraId="6EEA1E6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2</w:t>
      </w:r>
      <w:r w:rsidRPr="00186F40">
        <w:rPr>
          <w:rFonts w:ascii="Calibri" w:hAnsi="Calibri" w:cs="Calibri"/>
        </w:rPr>
        <w:tab/>
        <w:t>School of Psychology and Public Health, La Trobe University, Melbourne, VIC, Australia</w:t>
      </w:r>
      <w:r>
        <w:rPr>
          <w:rFonts w:ascii="Calibri" w:hAnsi="Calibri" w:cs="Calibri"/>
        </w:rPr>
        <w:t>.</w:t>
      </w:r>
    </w:p>
    <w:p w14:paraId="269E086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3</w:t>
      </w:r>
      <w:r w:rsidRPr="00186F40">
        <w:rPr>
          <w:rFonts w:ascii="Calibri" w:hAnsi="Calibri" w:cs="Calibri"/>
        </w:rPr>
        <w:tab/>
        <w:t>Public Health Department of Social Medicine, Osaka University, Suita, Japan</w:t>
      </w:r>
      <w:r>
        <w:rPr>
          <w:rFonts w:ascii="Calibri" w:hAnsi="Calibri" w:cs="Calibri"/>
        </w:rPr>
        <w:t>.</w:t>
      </w:r>
    </w:p>
    <w:p w14:paraId="17B511F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4</w:t>
      </w:r>
      <w:r w:rsidRPr="00186F40">
        <w:rPr>
          <w:rFonts w:ascii="Calibri" w:hAnsi="Calibri" w:cs="Calibri"/>
        </w:rPr>
        <w:tab/>
        <w:t>Department of Health Services Research, University of Tsukuba, Tsukuba, Japan</w:t>
      </w:r>
      <w:r>
        <w:rPr>
          <w:rFonts w:ascii="Calibri" w:hAnsi="Calibri" w:cs="Calibri"/>
        </w:rPr>
        <w:t>.</w:t>
      </w:r>
    </w:p>
    <w:p w14:paraId="187DF8B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5</w:t>
      </w:r>
      <w:r w:rsidRPr="00186F40">
        <w:rPr>
          <w:rFonts w:ascii="Calibri" w:hAnsi="Calibri" w:cs="Calibri"/>
        </w:rPr>
        <w:tab/>
        <w:t>Department of Non-Communicable Disease Epidemiology, London School of Hygiene &amp; Tropical Medicine, London, UK</w:t>
      </w:r>
      <w:r>
        <w:rPr>
          <w:rFonts w:ascii="Calibri" w:hAnsi="Calibri" w:cs="Calibri"/>
        </w:rPr>
        <w:t>.</w:t>
      </w:r>
    </w:p>
    <w:p w14:paraId="33BB0D6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6</w:t>
      </w:r>
      <w:r w:rsidRPr="00186F40">
        <w:rPr>
          <w:rFonts w:ascii="Calibri" w:hAnsi="Calibri" w:cs="Calibri"/>
        </w:rPr>
        <w:tab/>
        <w:t>Department of Community Medicine, Baba Saheb Ambedkar Medical College &amp; Hospital, Delhi, India</w:t>
      </w:r>
      <w:r>
        <w:rPr>
          <w:rFonts w:ascii="Calibri" w:hAnsi="Calibri" w:cs="Calibri"/>
        </w:rPr>
        <w:t>.</w:t>
      </w:r>
    </w:p>
    <w:p w14:paraId="29FDCD2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7</w:t>
      </w:r>
      <w:r w:rsidRPr="00186F40">
        <w:rPr>
          <w:rFonts w:ascii="Calibri" w:hAnsi="Calibri" w:cs="Calibri"/>
        </w:rPr>
        <w:tab/>
        <w:t>Department of Community Medicine, Banaras Hindu University, Varanasi, India</w:t>
      </w:r>
      <w:r>
        <w:rPr>
          <w:rFonts w:ascii="Calibri" w:hAnsi="Calibri" w:cs="Calibri"/>
        </w:rPr>
        <w:t>.</w:t>
      </w:r>
    </w:p>
    <w:p w14:paraId="08B36B5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8</w:t>
      </w:r>
      <w:r w:rsidRPr="00186F40">
        <w:rPr>
          <w:rFonts w:ascii="Calibri" w:hAnsi="Calibri" w:cs="Calibri"/>
        </w:rPr>
        <w:tab/>
        <w:t>Department of Ophthalmology, Heidelberg University, Heidelberg, Germany</w:t>
      </w:r>
      <w:r>
        <w:rPr>
          <w:rFonts w:ascii="Calibri" w:hAnsi="Calibri" w:cs="Calibri"/>
        </w:rPr>
        <w:t>.</w:t>
      </w:r>
    </w:p>
    <w:p w14:paraId="6629C83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89</w:t>
      </w:r>
      <w:r w:rsidRPr="00186F40">
        <w:rPr>
          <w:rFonts w:ascii="Calibri" w:hAnsi="Calibri" w:cs="Calibri"/>
        </w:rPr>
        <w:tab/>
        <w:t>Beijing Institute of Ophthalmology, Beijing Tongren Hospital, Beijing, China</w:t>
      </w:r>
      <w:r>
        <w:rPr>
          <w:rFonts w:ascii="Calibri" w:hAnsi="Calibri" w:cs="Calibri"/>
        </w:rPr>
        <w:t>.</w:t>
      </w:r>
    </w:p>
    <w:p w14:paraId="6BF2B72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0</w:t>
      </w:r>
      <w:r w:rsidRPr="00186F40">
        <w:rPr>
          <w:rFonts w:ascii="Calibri" w:hAnsi="Calibri" w:cs="Calibri"/>
        </w:rPr>
        <w:tab/>
        <w:t>Department of Family Medicine and Public Health, University of Opole, Opole, Poland</w:t>
      </w:r>
      <w:r>
        <w:rPr>
          <w:rFonts w:ascii="Calibri" w:hAnsi="Calibri" w:cs="Calibri"/>
        </w:rPr>
        <w:t>.</w:t>
      </w:r>
    </w:p>
    <w:p w14:paraId="59683BF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1</w:t>
      </w:r>
      <w:r w:rsidRPr="00186F40">
        <w:rPr>
          <w:rFonts w:ascii="Calibri" w:hAnsi="Calibri" w:cs="Calibri"/>
        </w:rPr>
        <w:tab/>
        <w:t>Department of Neurology, University of Washington, Seattle, WA, USA</w:t>
      </w:r>
      <w:r>
        <w:rPr>
          <w:rFonts w:ascii="Calibri" w:hAnsi="Calibri" w:cs="Calibri"/>
        </w:rPr>
        <w:t>.</w:t>
      </w:r>
    </w:p>
    <w:p w14:paraId="0ED1379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2</w:t>
      </w:r>
      <w:r w:rsidRPr="00186F40">
        <w:rPr>
          <w:rFonts w:ascii="Calibri" w:hAnsi="Calibri" w:cs="Calibri"/>
        </w:rPr>
        <w:tab/>
        <w:t>Institute for Epidemiology and Social Medicine, University of Münster, Münster, Germany</w:t>
      </w:r>
      <w:r>
        <w:rPr>
          <w:rFonts w:ascii="Calibri" w:hAnsi="Calibri" w:cs="Calibri"/>
        </w:rPr>
        <w:t>.</w:t>
      </w:r>
    </w:p>
    <w:p w14:paraId="0B4E72E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3</w:t>
      </w:r>
      <w:r w:rsidRPr="00186F40">
        <w:rPr>
          <w:rFonts w:ascii="Calibri" w:hAnsi="Calibri" w:cs="Calibri"/>
        </w:rPr>
        <w:tab/>
        <w:t>Department of Adult Health Nursing, Bahir Dar University, Bahir Dar, Ethiopia</w:t>
      </w:r>
      <w:r>
        <w:rPr>
          <w:rFonts w:ascii="Calibri" w:hAnsi="Calibri" w:cs="Calibri"/>
        </w:rPr>
        <w:t>.</w:t>
      </w:r>
    </w:p>
    <w:p w14:paraId="5B9BA41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4</w:t>
      </w:r>
      <w:r w:rsidRPr="00186F40">
        <w:rPr>
          <w:rFonts w:ascii="Calibri" w:hAnsi="Calibri" w:cs="Calibri"/>
        </w:rPr>
        <w:tab/>
        <w:t>Global Evidence Synthesis Initiative, Datta Meghe Institute of Medical Sciences, Wardha, India</w:t>
      </w:r>
      <w:r>
        <w:rPr>
          <w:rFonts w:ascii="Calibri" w:hAnsi="Calibri" w:cs="Calibri"/>
        </w:rPr>
        <w:t>.</w:t>
      </w:r>
    </w:p>
    <w:p w14:paraId="7CF411A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5</w:t>
      </w:r>
      <w:r w:rsidRPr="00186F40">
        <w:rPr>
          <w:rFonts w:ascii="Calibri" w:hAnsi="Calibri" w:cs="Calibri"/>
        </w:rPr>
        <w:tab/>
        <w:t>School of Traditional Chinese Medicine, Xiamen University Malaysia, Sepang, Malaysia</w:t>
      </w:r>
      <w:r>
        <w:rPr>
          <w:rFonts w:ascii="Calibri" w:hAnsi="Calibri" w:cs="Calibri"/>
        </w:rPr>
        <w:t>.</w:t>
      </w:r>
    </w:p>
    <w:p w14:paraId="3A57009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6</w:t>
      </w:r>
      <w:r w:rsidRPr="00186F40">
        <w:rPr>
          <w:rFonts w:ascii="Calibri" w:hAnsi="Calibri" w:cs="Calibri"/>
        </w:rPr>
        <w:tab/>
        <w:t>Department of Nursing and Health Promotion, Oslo Metropolitan University, Oslo, Norway</w:t>
      </w:r>
      <w:r>
        <w:rPr>
          <w:rFonts w:ascii="Calibri" w:hAnsi="Calibri" w:cs="Calibri"/>
        </w:rPr>
        <w:t>.</w:t>
      </w:r>
    </w:p>
    <w:p w14:paraId="36BDE27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7</w:t>
      </w:r>
      <w:r w:rsidRPr="00186F40">
        <w:rPr>
          <w:rFonts w:ascii="Calibri" w:hAnsi="Calibri" w:cs="Calibri"/>
        </w:rPr>
        <w:tab/>
        <w:t>School of Health Sciences, Kristiania University College, Oslo, Norway</w:t>
      </w:r>
      <w:r>
        <w:rPr>
          <w:rFonts w:ascii="Calibri" w:hAnsi="Calibri" w:cs="Calibri"/>
        </w:rPr>
        <w:t>.</w:t>
      </w:r>
    </w:p>
    <w:p w14:paraId="2DA4D72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8</w:t>
      </w:r>
      <w:r w:rsidRPr="00186F40">
        <w:rPr>
          <w:rFonts w:ascii="Calibri" w:hAnsi="Calibri" w:cs="Calibri"/>
        </w:rPr>
        <w:tab/>
        <w:t>Global Community Health and Behavioral Sciences, Tulane University, New Orleans, LA, USA</w:t>
      </w:r>
      <w:r>
        <w:rPr>
          <w:rFonts w:ascii="Calibri" w:hAnsi="Calibri" w:cs="Calibri"/>
        </w:rPr>
        <w:t>.</w:t>
      </w:r>
    </w:p>
    <w:p w14:paraId="27DDCAC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99</w:t>
      </w:r>
      <w:r w:rsidRPr="00186F40">
        <w:rPr>
          <w:rFonts w:ascii="Calibri" w:hAnsi="Calibri" w:cs="Calibri"/>
        </w:rPr>
        <w:tab/>
        <w:t>CIBERSAM, San Juan de Dios Sanitary Park, Sant Boi de Llobregat, Spain</w:t>
      </w:r>
      <w:r>
        <w:rPr>
          <w:rFonts w:ascii="Calibri" w:hAnsi="Calibri" w:cs="Calibri"/>
        </w:rPr>
        <w:t>.</w:t>
      </w:r>
    </w:p>
    <w:p w14:paraId="02BA150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100</w:t>
      </w:r>
      <w:r w:rsidRPr="00186F40">
        <w:rPr>
          <w:rFonts w:ascii="Calibri" w:hAnsi="Calibri" w:cs="Calibri"/>
        </w:rPr>
        <w:tab/>
        <w:t>Catalan Institution for Research and Advanced Studies (ICREA), Barcelona, Spain</w:t>
      </w:r>
      <w:r>
        <w:rPr>
          <w:rFonts w:ascii="Calibri" w:hAnsi="Calibri" w:cs="Calibri"/>
        </w:rPr>
        <w:t>.</w:t>
      </w:r>
    </w:p>
    <w:p w14:paraId="37C69A3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1</w:t>
      </w:r>
      <w:r w:rsidRPr="00186F40">
        <w:rPr>
          <w:rFonts w:ascii="Calibri" w:hAnsi="Calibri" w:cs="Calibri"/>
        </w:rPr>
        <w:tab/>
        <w:t>Department of Epidemiology, University of Washington, Seattle, WA, USA</w:t>
      </w:r>
      <w:r>
        <w:rPr>
          <w:rFonts w:ascii="Calibri" w:hAnsi="Calibri" w:cs="Calibri"/>
        </w:rPr>
        <w:t>.</w:t>
      </w:r>
    </w:p>
    <w:p w14:paraId="591731E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2</w:t>
      </w:r>
      <w:r w:rsidRPr="00186F40">
        <w:rPr>
          <w:rFonts w:ascii="Calibri" w:hAnsi="Calibri" w:cs="Calibri"/>
        </w:rPr>
        <w:tab/>
        <w:t>Department of Psychiatry, University of Nairobi, Nairobi, Kenya</w:t>
      </w:r>
      <w:r>
        <w:rPr>
          <w:rFonts w:ascii="Calibri" w:hAnsi="Calibri" w:cs="Calibri"/>
        </w:rPr>
        <w:t>.</w:t>
      </w:r>
    </w:p>
    <w:p w14:paraId="69E280C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3</w:t>
      </w:r>
      <w:r w:rsidRPr="00186F40">
        <w:rPr>
          <w:rFonts w:ascii="Calibri" w:hAnsi="Calibri" w:cs="Calibri"/>
        </w:rPr>
        <w:tab/>
        <w:t>Division of Psychology and Language Sciences, University College London, London, UK</w:t>
      </w:r>
      <w:r>
        <w:rPr>
          <w:rFonts w:ascii="Calibri" w:hAnsi="Calibri" w:cs="Calibri"/>
        </w:rPr>
        <w:t>.</w:t>
      </w:r>
    </w:p>
    <w:p w14:paraId="3173108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4</w:t>
      </w:r>
      <w:r w:rsidRPr="00186F40">
        <w:rPr>
          <w:rFonts w:ascii="Calibri" w:hAnsi="Calibri" w:cs="Calibri"/>
        </w:rPr>
        <w:tab/>
        <w:t>Unit of Genetics and Public Health, Institute of Medical Sciences, Las Tablas, Panama</w:t>
      </w:r>
      <w:r>
        <w:rPr>
          <w:rFonts w:ascii="Calibri" w:hAnsi="Calibri" w:cs="Calibri"/>
        </w:rPr>
        <w:t>.</w:t>
      </w:r>
    </w:p>
    <w:p w14:paraId="264F159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5</w:t>
      </w:r>
      <w:r w:rsidRPr="00186F40">
        <w:rPr>
          <w:rFonts w:ascii="Calibri" w:hAnsi="Calibri" w:cs="Calibri"/>
        </w:rPr>
        <w:tab/>
        <w:t>Ministry of Health, Herrera, Panama</w:t>
      </w:r>
      <w:r>
        <w:rPr>
          <w:rFonts w:ascii="Calibri" w:hAnsi="Calibri" w:cs="Calibri"/>
        </w:rPr>
        <w:t>.</w:t>
      </w:r>
    </w:p>
    <w:p w14:paraId="42FD15C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6</w:t>
      </w:r>
      <w:r w:rsidRPr="00186F40">
        <w:rPr>
          <w:rFonts w:ascii="Calibri" w:hAnsi="Calibri" w:cs="Calibri"/>
        </w:rPr>
        <w:tab/>
        <w:t>Neurology, Public Health and Disability Unit, Carlo Besta Neurological Institute IRCCS (Fondazione IRCCS Istituto Neurologico Carlo Besta), Milan, Italy</w:t>
      </w:r>
      <w:r>
        <w:rPr>
          <w:rFonts w:ascii="Calibri" w:hAnsi="Calibri" w:cs="Calibri"/>
        </w:rPr>
        <w:t>.</w:t>
      </w:r>
    </w:p>
    <w:p w14:paraId="023A5DA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7</w:t>
      </w:r>
      <w:r w:rsidRPr="00186F40">
        <w:rPr>
          <w:rFonts w:ascii="Calibri" w:hAnsi="Calibri" w:cs="Calibri"/>
        </w:rPr>
        <w:tab/>
        <w:t>Department of Sociology, Shenzhen University, Shenzhen, China</w:t>
      </w:r>
      <w:r>
        <w:rPr>
          <w:rFonts w:ascii="Calibri" w:hAnsi="Calibri" w:cs="Calibri"/>
        </w:rPr>
        <w:t>.</w:t>
      </w:r>
    </w:p>
    <w:p w14:paraId="14276CA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8</w:t>
      </w:r>
      <w:r w:rsidRPr="00186F40">
        <w:rPr>
          <w:rFonts w:ascii="Calibri" w:hAnsi="Calibri" w:cs="Calibri"/>
        </w:rPr>
        <w:tab/>
        <w:t>Department of Systems, Populations, and Leadership, University of Michigan, Ann Arbor, MI, USA</w:t>
      </w:r>
      <w:r>
        <w:rPr>
          <w:rFonts w:ascii="Calibri" w:hAnsi="Calibri" w:cs="Calibri"/>
        </w:rPr>
        <w:t>.</w:t>
      </w:r>
    </w:p>
    <w:p w14:paraId="47809AE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09</w:t>
      </w:r>
      <w:r w:rsidRPr="00186F40">
        <w:rPr>
          <w:rFonts w:ascii="Calibri" w:hAnsi="Calibri" w:cs="Calibri"/>
        </w:rPr>
        <w:tab/>
        <w:t>Department of Basic Medical Sciences, Neuroscience and Sense Organs, University of Bari Aldo Moro, Bari, Italy</w:t>
      </w:r>
      <w:r>
        <w:rPr>
          <w:rFonts w:ascii="Calibri" w:hAnsi="Calibri" w:cs="Calibri"/>
        </w:rPr>
        <w:t>.</w:t>
      </w:r>
    </w:p>
    <w:p w14:paraId="2BC3D5B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0</w:t>
      </w:r>
      <w:r w:rsidRPr="00186F40">
        <w:rPr>
          <w:rFonts w:ascii="Calibri" w:hAnsi="Calibri" w:cs="Calibri"/>
        </w:rPr>
        <w:tab/>
        <w:t>Department of Clinical Research in Neurology, Fondazione Cardinale Giovanni Panico Hospital, Tricase, Italy</w:t>
      </w:r>
      <w:r>
        <w:rPr>
          <w:rFonts w:ascii="Calibri" w:hAnsi="Calibri" w:cs="Calibri"/>
        </w:rPr>
        <w:t>.</w:t>
      </w:r>
    </w:p>
    <w:p w14:paraId="12EB2EC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1</w:t>
      </w:r>
      <w:r w:rsidRPr="00186F40">
        <w:rPr>
          <w:rFonts w:ascii="Calibri" w:hAnsi="Calibri" w:cs="Calibri"/>
        </w:rPr>
        <w:tab/>
        <w:t>Institute of Nutritional Sciences, Friedrich Schiller University Jena, Jena, Germany</w:t>
      </w:r>
      <w:r>
        <w:rPr>
          <w:rFonts w:ascii="Calibri" w:hAnsi="Calibri" w:cs="Calibri"/>
        </w:rPr>
        <w:t>.</w:t>
      </w:r>
    </w:p>
    <w:p w14:paraId="636EDCA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2</w:t>
      </w:r>
      <w:r w:rsidRPr="00186F40">
        <w:rPr>
          <w:rFonts w:ascii="Calibri" w:hAnsi="Calibri" w:cs="Calibri"/>
        </w:rPr>
        <w:tab/>
        <w:t>Competence Cluster for Nutrition and Cardiovascular Health (nutriCARD), Jena, Germany</w:t>
      </w:r>
      <w:r>
        <w:rPr>
          <w:rFonts w:ascii="Calibri" w:hAnsi="Calibri" w:cs="Calibri"/>
        </w:rPr>
        <w:t>.</w:t>
      </w:r>
    </w:p>
    <w:p w14:paraId="2F13509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3</w:t>
      </w:r>
      <w:r w:rsidRPr="00186F40">
        <w:rPr>
          <w:rFonts w:ascii="Calibri" w:hAnsi="Calibri" w:cs="Calibri"/>
        </w:rPr>
        <w:tab/>
        <w:t>Department of Pharmaceutical Science, University of Eastern Piedmont, Novara, Italy</w:t>
      </w:r>
      <w:r>
        <w:rPr>
          <w:rFonts w:ascii="Calibri" w:hAnsi="Calibri" w:cs="Calibri"/>
        </w:rPr>
        <w:t>.</w:t>
      </w:r>
    </w:p>
    <w:p w14:paraId="1306FEC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4</w:t>
      </w:r>
      <w:r w:rsidRPr="00186F40">
        <w:rPr>
          <w:rFonts w:ascii="Calibri" w:hAnsi="Calibri" w:cs="Calibri"/>
        </w:rPr>
        <w:tab/>
        <w:t>Chemistry Department, Salahaddin University-Erbil, Erbil, Iraq</w:t>
      </w:r>
      <w:r>
        <w:rPr>
          <w:rFonts w:ascii="Calibri" w:hAnsi="Calibri" w:cs="Calibri"/>
        </w:rPr>
        <w:t>.</w:t>
      </w:r>
    </w:p>
    <w:p w14:paraId="0E69F1C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5</w:t>
      </w:r>
      <w:r w:rsidRPr="00186F40">
        <w:rPr>
          <w:rFonts w:ascii="Calibri" w:hAnsi="Calibri" w:cs="Calibri"/>
        </w:rPr>
        <w:tab/>
        <w:t>Department of Biochemistry, BGS Global Institute of Medical Sciences, Bengaluru, India</w:t>
      </w:r>
      <w:r>
        <w:rPr>
          <w:rFonts w:ascii="Calibri" w:hAnsi="Calibri" w:cs="Calibri"/>
        </w:rPr>
        <w:t>.</w:t>
      </w:r>
    </w:p>
    <w:p w14:paraId="116D9AC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6</w:t>
      </w:r>
      <w:r w:rsidRPr="00186F40">
        <w:rPr>
          <w:rFonts w:ascii="Calibri" w:hAnsi="Calibri" w:cs="Calibri"/>
        </w:rPr>
        <w:tab/>
        <w:t>Department of Psychiatry, National Institute of Mental Health and Neurosciences, Bengalore, India</w:t>
      </w:r>
      <w:r>
        <w:rPr>
          <w:rFonts w:ascii="Calibri" w:hAnsi="Calibri" w:cs="Calibri"/>
        </w:rPr>
        <w:t>.</w:t>
      </w:r>
    </w:p>
    <w:p w14:paraId="34D7168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7</w:t>
      </w:r>
      <w:r w:rsidRPr="00186F40">
        <w:rPr>
          <w:rFonts w:ascii="Calibri" w:hAnsi="Calibri" w:cs="Calibri"/>
        </w:rPr>
        <w:tab/>
        <w:t>Department of Pharmacy, Wollo University, Dessie, Ethiopia</w:t>
      </w:r>
      <w:r>
        <w:rPr>
          <w:rFonts w:ascii="Calibri" w:hAnsi="Calibri" w:cs="Calibri"/>
        </w:rPr>
        <w:t>.</w:t>
      </w:r>
    </w:p>
    <w:p w14:paraId="3A877A1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8</w:t>
      </w:r>
      <w:r w:rsidRPr="00186F40">
        <w:rPr>
          <w:rFonts w:ascii="Calibri" w:hAnsi="Calibri" w:cs="Calibri"/>
        </w:rPr>
        <w:tab/>
        <w:t>Neurology Department, Janakpuri Super Specialty Hospital Society, New Delhi, India</w:t>
      </w:r>
      <w:r>
        <w:rPr>
          <w:rFonts w:ascii="Calibri" w:hAnsi="Calibri" w:cs="Calibri"/>
        </w:rPr>
        <w:t>.</w:t>
      </w:r>
    </w:p>
    <w:p w14:paraId="7A64217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19</w:t>
      </w:r>
      <w:r w:rsidRPr="00186F40">
        <w:rPr>
          <w:rFonts w:ascii="Calibri" w:hAnsi="Calibri" w:cs="Calibri"/>
        </w:rPr>
        <w:tab/>
        <w:t>Department of Neurology, Govind Ballabh Institute of Medical Education and Research, New Delhi, India</w:t>
      </w:r>
      <w:r>
        <w:rPr>
          <w:rFonts w:ascii="Calibri" w:hAnsi="Calibri" w:cs="Calibri"/>
        </w:rPr>
        <w:t>.</w:t>
      </w:r>
    </w:p>
    <w:p w14:paraId="6E64D34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0</w:t>
      </w:r>
      <w:r w:rsidRPr="00186F40">
        <w:rPr>
          <w:rFonts w:ascii="Calibri" w:hAnsi="Calibri" w:cs="Calibri"/>
        </w:rPr>
        <w:tab/>
        <w:t>Department of Psychiatry, Mekelle University, Mekelle, Ethiopia</w:t>
      </w:r>
      <w:r>
        <w:rPr>
          <w:rFonts w:ascii="Calibri" w:hAnsi="Calibri" w:cs="Calibri"/>
        </w:rPr>
        <w:t>.</w:t>
      </w:r>
    </w:p>
    <w:p w14:paraId="2D095CB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1</w:t>
      </w:r>
      <w:r w:rsidRPr="00186F40">
        <w:rPr>
          <w:rFonts w:ascii="Calibri" w:hAnsi="Calibri" w:cs="Calibri"/>
        </w:rPr>
        <w:tab/>
        <w:t>Department of Medicine, National University of Malaysia Medical Center, Bandar Tun Razak, Malaysia</w:t>
      </w:r>
      <w:r>
        <w:rPr>
          <w:rFonts w:ascii="Calibri" w:hAnsi="Calibri" w:cs="Calibri"/>
        </w:rPr>
        <w:t>.</w:t>
      </w:r>
    </w:p>
    <w:p w14:paraId="5B3705A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2</w:t>
      </w:r>
      <w:r w:rsidRPr="00186F40">
        <w:rPr>
          <w:rFonts w:ascii="Calibri" w:hAnsi="Calibri" w:cs="Calibri"/>
        </w:rPr>
        <w:tab/>
        <w:t>Internal Medicine Department, King Saud University, Riyadh, Saudi Arabia</w:t>
      </w:r>
      <w:r>
        <w:rPr>
          <w:rFonts w:ascii="Calibri" w:hAnsi="Calibri" w:cs="Calibri"/>
        </w:rPr>
        <w:t>.</w:t>
      </w:r>
    </w:p>
    <w:p w14:paraId="68E035A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3</w:t>
      </w:r>
      <w:r w:rsidRPr="00186F40">
        <w:rPr>
          <w:rFonts w:ascii="Calibri" w:hAnsi="Calibri" w:cs="Calibri"/>
        </w:rPr>
        <w:tab/>
        <w:t>Department of Biomolecular Sciences, University of Missippi, Oxford, MS, USA</w:t>
      </w:r>
      <w:r>
        <w:rPr>
          <w:rFonts w:ascii="Calibri" w:hAnsi="Calibri" w:cs="Calibri"/>
        </w:rPr>
        <w:t>.</w:t>
      </w:r>
    </w:p>
    <w:p w14:paraId="7C770FA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124</w:t>
      </w:r>
      <w:r w:rsidRPr="00186F40">
        <w:rPr>
          <w:rFonts w:ascii="Calibri" w:hAnsi="Calibri" w:cs="Calibri"/>
        </w:rPr>
        <w:tab/>
        <w:t>Department of Pharmacy, Mizan-Tepi University, Mizan, Ethiopia</w:t>
      </w:r>
      <w:r>
        <w:rPr>
          <w:rFonts w:ascii="Calibri" w:hAnsi="Calibri" w:cs="Calibri"/>
        </w:rPr>
        <w:t>.</w:t>
      </w:r>
    </w:p>
    <w:p w14:paraId="7EA128A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5</w:t>
      </w:r>
      <w:r w:rsidRPr="00186F40">
        <w:rPr>
          <w:rFonts w:ascii="Calibri" w:hAnsi="Calibri" w:cs="Calibri"/>
        </w:rPr>
        <w:tab/>
        <w:t>Epidemiology Department, GRID Council, Bhubaneswar, India</w:t>
      </w:r>
      <w:r>
        <w:rPr>
          <w:rFonts w:ascii="Calibri" w:hAnsi="Calibri" w:cs="Calibri"/>
        </w:rPr>
        <w:t>.</w:t>
      </w:r>
    </w:p>
    <w:p w14:paraId="07A263F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6</w:t>
      </w:r>
      <w:r w:rsidRPr="00186F40">
        <w:rPr>
          <w:rFonts w:ascii="Calibri" w:hAnsi="Calibri" w:cs="Calibri"/>
        </w:rPr>
        <w:tab/>
        <w:t>Department of Biomedical and Dental Sciences and Morphofunctional Imaging, Messina University, Messina, Italy</w:t>
      </w:r>
      <w:r>
        <w:rPr>
          <w:rFonts w:ascii="Calibri" w:hAnsi="Calibri" w:cs="Calibri"/>
        </w:rPr>
        <w:t>.</w:t>
      </w:r>
    </w:p>
    <w:p w14:paraId="7BE1E2F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7</w:t>
      </w:r>
      <w:r w:rsidRPr="00186F40">
        <w:rPr>
          <w:rFonts w:ascii="Calibri" w:hAnsi="Calibri" w:cs="Calibri"/>
        </w:rPr>
        <w:tab/>
        <w:t>Social Determinants of Health Research Center, Kurdistan University of Medical Sciences, Sanandaj, Iran</w:t>
      </w:r>
      <w:r>
        <w:rPr>
          <w:rFonts w:ascii="Calibri" w:hAnsi="Calibri" w:cs="Calibri"/>
        </w:rPr>
        <w:t>.</w:t>
      </w:r>
    </w:p>
    <w:p w14:paraId="23CC9DE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8</w:t>
      </w:r>
      <w:r w:rsidRPr="00186F40">
        <w:rPr>
          <w:rFonts w:ascii="Calibri" w:hAnsi="Calibri" w:cs="Calibri"/>
        </w:rPr>
        <w:tab/>
        <w:t>Department of Epidemiology and Biostatistics, Kurdistan University of Medical Sciences, Sanandaj, Iran</w:t>
      </w:r>
      <w:r>
        <w:rPr>
          <w:rFonts w:ascii="Calibri" w:hAnsi="Calibri" w:cs="Calibri"/>
        </w:rPr>
        <w:t>.</w:t>
      </w:r>
    </w:p>
    <w:p w14:paraId="7BD1A8A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29</w:t>
      </w:r>
      <w:r w:rsidRPr="00186F40">
        <w:rPr>
          <w:rFonts w:ascii="Calibri" w:hAnsi="Calibri" w:cs="Calibri"/>
        </w:rPr>
        <w:tab/>
        <w:t>Department of Psychiatry, Bahir Dar University, Bahir Dar, Ethiopia</w:t>
      </w:r>
      <w:r>
        <w:rPr>
          <w:rFonts w:ascii="Calibri" w:hAnsi="Calibri" w:cs="Calibri"/>
        </w:rPr>
        <w:t>.</w:t>
      </w:r>
    </w:p>
    <w:p w14:paraId="3540592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0</w:t>
      </w:r>
      <w:r w:rsidRPr="00186F40">
        <w:rPr>
          <w:rFonts w:ascii="Calibri" w:hAnsi="Calibri" w:cs="Calibri"/>
        </w:rPr>
        <w:tab/>
        <w:t>Institute of Epidemiology and Medical Biometry, Ulm University, Ulm, Germany</w:t>
      </w:r>
      <w:r>
        <w:rPr>
          <w:rFonts w:ascii="Calibri" w:hAnsi="Calibri" w:cs="Calibri"/>
        </w:rPr>
        <w:t>.</w:t>
      </w:r>
    </w:p>
    <w:p w14:paraId="00A7F2A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1</w:t>
      </w:r>
      <w:r w:rsidRPr="00186F40">
        <w:rPr>
          <w:rFonts w:ascii="Calibri" w:hAnsi="Calibri" w:cs="Calibri"/>
        </w:rPr>
        <w:tab/>
        <w:t>Laboratory of Public Health Indicators Analysis and Health Digitalization, Moscow Institute of Physics and Technology, Dolgoprudny, Russia</w:t>
      </w:r>
      <w:r>
        <w:rPr>
          <w:rFonts w:ascii="Calibri" w:hAnsi="Calibri" w:cs="Calibri"/>
        </w:rPr>
        <w:t>.</w:t>
      </w:r>
    </w:p>
    <w:p w14:paraId="4615865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2</w:t>
      </w:r>
      <w:r w:rsidRPr="00186F40">
        <w:rPr>
          <w:rFonts w:ascii="Calibri" w:hAnsi="Calibri" w:cs="Calibri"/>
        </w:rPr>
        <w:tab/>
        <w:t>Experimental Surgery and Oncology Laboratory, Kursk State Medical University, Kursk, Russia</w:t>
      </w:r>
      <w:r>
        <w:rPr>
          <w:rFonts w:ascii="Calibri" w:hAnsi="Calibri" w:cs="Calibri"/>
        </w:rPr>
        <w:t>.</w:t>
      </w:r>
    </w:p>
    <w:p w14:paraId="42D00AA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3</w:t>
      </w:r>
      <w:r w:rsidRPr="00186F40">
        <w:rPr>
          <w:rFonts w:ascii="Calibri" w:hAnsi="Calibri" w:cs="Calibri"/>
        </w:rPr>
        <w:tab/>
        <w:t>Department of Biotechnology, University of Central Punjab, Lahore, Pakistan</w:t>
      </w:r>
      <w:r>
        <w:rPr>
          <w:rFonts w:ascii="Calibri" w:hAnsi="Calibri" w:cs="Calibri"/>
        </w:rPr>
        <w:t>.</w:t>
      </w:r>
    </w:p>
    <w:p w14:paraId="42368E4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4</w:t>
      </w:r>
      <w:r w:rsidRPr="00186F40">
        <w:rPr>
          <w:rFonts w:ascii="Calibri" w:hAnsi="Calibri" w:cs="Calibri"/>
        </w:rPr>
        <w:tab/>
        <w:t>Department of Forensic Medicine and Toxicology, Manipal Academy of Higher Education, Manipal, India</w:t>
      </w:r>
      <w:r>
        <w:rPr>
          <w:rFonts w:ascii="Calibri" w:hAnsi="Calibri" w:cs="Calibri"/>
        </w:rPr>
        <w:t>.</w:t>
      </w:r>
    </w:p>
    <w:p w14:paraId="41FDF8B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5</w:t>
      </w:r>
      <w:r w:rsidRPr="00186F40">
        <w:rPr>
          <w:rFonts w:ascii="Calibri" w:hAnsi="Calibri" w:cs="Calibri"/>
        </w:rPr>
        <w:tab/>
        <w:t>Center of Excellence in Behavioral Medicine, Nguyen Tat Thanh University, Ho Chi Minh City, Vietnam</w:t>
      </w:r>
      <w:r>
        <w:rPr>
          <w:rFonts w:ascii="Calibri" w:hAnsi="Calibri" w:cs="Calibri"/>
        </w:rPr>
        <w:t>.</w:t>
      </w:r>
    </w:p>
    <w:p w14:paraId="473A542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6</w:t>
      </w:r>
      <w:r w:rsidRPr="00186F40">
        <w:rPr>
          <w:rFonts w:ascii="Calibri" w:hAnsi="Calibri" w:cs="Calibri"/>
        </w:rPr>
        <w:tab/>
        <w:t>Unit of Microbiology and Public Health, Institute of Medical Sciences, Las Tablas, Panama</w:t>
      </w:r>
      <w:r>
        <w:rPr>
          <w:rFonts w:ascii="Calibri" w:hAnsi="Calibri" w:cs="Calibri"/>
        </w:rPr>
        <w:t>.</w:t>
      </w:r>
    </w:p>
    <w:p w14:paraId="23BC0CD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7</w:t>
      </w:r>
      <w:r w:rsidRPr="00186F40">
        <w:rPr>
          <w:rFonts w:ascii="Calibri" w:hAnsi="Calibri" w:cs="Calibri"/>
        </w:rPr>
        <w:tab/>
        <w:t>Department of Public Health, Ministry of Health, Herrera, Panama</w:t>
      </w:r>
      <w:r>
        <w:rPr>
          <w:rFonts w:ascii="Calibri" w:hAnsi="Calibri" w:cs="Calibri"/>
        </w:rPr>
        <w:t>.</w:t>
      </w:r>
    </w:p>
    <w:p w14:paraId="0044E9A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8</w:t>
      </w:r>
      <w:r w:rsidRPr="00186F40">
        <w:rPr>
          <w:rFonts w:ascii="Calibri" w:hAnsi="Calibri" w:cs="Calibri"/>
        </w:rPr>
        <w:tab/>
        <w:t>Department of Psychiatry and Behavioural Neurosciences, McMaster University, Hamilton, ON, Canada</w:t>
      </w:r>
      <w:r>
        <w:rPr>
          <w:rFonts w:ascii="Calibri" w:hAnsi="Calibri" w:cs="Calibri"/>
        </w:rPr>
        <w:t>.</w:t>
      </w:r>
    </w:p>
    <w:p w14:paraId="6EC352F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39</w:t>
      </w:r>
      <w:r w:rsidRPr="00186F40">
        <w:rPr>
          <w:rFonts w:ascii="Calibri" w:hAnsi="Calibri" w:cs="Calibri"/>
        </w:rPr>
        <w:tab/>
        <w:t>Department of Psychiatry, University of Lagos, Lagos, Nigeria</w:t>
      </w:r>
      <w:r>
        <w:rPr>
          <w:rFonts w:ascii="Calibri" w:hAnsi="Calibri" w:cs="Calibri"/>
        </w:rPr>
        <w:t>.</w:t>
      </w:r>
    </w:p>
    <w:p w14:paraId="56530EF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0</w:t>
      </w:r>
      <w:r w:rsidRPr="00186F40">
        <w:rPr>
          <w:rFonts w:ascii="Calibri" w:hAnsi="Calibri" w:cs="Calibri"/>
        </w:rPr>
        <w:tab/>
        <w:t>Department of Biomedical Sciences, University of Novi Sad, Novi Sad, Serbia</w:t>
      </w:r>
      <w:r>
        <w:rPr>
          <w:rFonts w:ascii="Calibri" w:hAnsi="Calibri" w:cs="Calibri"/>
        </w:rPr>
        <w:t>.</w:t>
      </w:r>
    </w:p>
    <w:p w14:paraId="4B7239B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1</w:t>
      </w:r>
      <w:r w:rsidRPr="00186F40">
        <w:rPr>
          <w:rFonts w:ascii="Calibri" w:hAnsi="Calibri" w:cs="Calibri"/>
        </w:rPr>
        <w:tab/>
        <w:t>Henry M Jackson School of International Studies, University of Washington, Seattle, WA, USA</w:t>
      </w:r>
      <w:r>
        <w:rPr>
          <w:rFonts w:ascii="Calibri" w:hAnsi="Calibri" w:cs="Calibri"/>
        </w:rPr>
        <w:t>.</w:t>
      </w:r>
    </w:p>
    <w:p w14:paraId="781C80A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2</w:t>
      </w:r>
      <w:r w:rsidRPr="00186F40">
        <w:rPr>
          <w:rFonts w:ascii="Calibri" w:hAnsi="Calibri" w:cs="Calibri"/>
        </w:rPr>
        <w:tab/>
        <w:t>Department of Project Management, National Research University Higher School of Economics, Moscow, Russia</w:t>
      </w:r>
      <w:r>
        <w:rPr>
          <w:rFonts w:ascii="Calibri" w:hAnsi="Calibri" w:cs="Calibri"/>
        </w:rPr>
        <w:t>.</w:t>
      </w:r>
    </w:p>
    <w:p w14:paraId="7880BE2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3</w:t>
      </w:r>
      <w:r w:rsidRPr="00186F40">
        <w:rPr>
          <w:rFonts w:ascii="Calibri" w:hAnsi="Calibri" w:cs="Calibri"/>
        </w:rPr>
        <w:tab/>
        <w:t>Department of Medicine, University of Ibadan, Ibadan, Nigeria</w:t>
      </w:r>
      <w:r>
        <w:rPr>
          <w:rFonts w:ascii="Calibri" w:hAnsi="Calibri" w:cs="Calibri"/>
        </w:rPr>
        <w:t>.</w:t>
      </w:r>
    </w:p>
    <w:p w14:paraId="7E0C4B5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4</w:t>
      </w:r>
      <w:r w:rsidRPr="00186F40">
        <w:rPr>
          <w:rFonts w:ascii="Calibri" w:hAnsi="Calibri" w:cs="Calibri"/>
        </w:rPr>
        <w:tab/>
        <w:t>Department of Medicine, University College Hospital Ibadan, Ibadan, Nigeria</w:t>
      </w:r>
      <w:r>
        <w:rPr>
          <w:rFonts w:ascii="Calibri" w:hAnsi="Calibri" w:cs="Calibri"/>
        </w:rPr>
        <w:t>.</w:t>
      </w:r>
    </w:p>
    <w:p w14:paraId="38B2383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5</w:t>
      </w:r>
      <w:r w:rsidRPr="00186F40">
        <w:rPr>
          <w:rFonts w:ascii="Calibri" w:hAnsi="Calibri" w:cs="Calibri"/>
        </w:rPr>
        <w:tab/>
        <w:t>Department of Neurology and Public Health, Icahn School of Medicine at Mount Sinai, New York, NY, USA</w:t>
      </w:r>
      <w:r>
        <w:rPr>
          <w:rFonts w:ascii="Calibri" w:hAnsi="Calibri" w:cs="Calibri"/>
        </w:rPr>
        <w:t>.</w:t>
      </w:r>
    </w:p>
    <w:p w14:paraId="2823956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146</w:t>
      </w:r>
      <w:r w:rsidRPr="00186F40">
        <w:rPr>
          <w:rFonts w:ascii="Calibri" w:hAnsi="Calibri" w:cs="Calibri"/>
        </w:rPr>
        <w:tab/>
        <w:t>Research &amp; Development Department, Kalinga Institute of Medical Sciences, Bhubaneswar, India</w:t>
      </w:r>
      <w:r>
        <w:rPr>
          <w:rFonts w:ascii="Calibri" w:hAnsi="Calibri" w:cs="Calibri"/>
        </w:rPr>
        <w:t>.</w:t>
      </w:r>
    </w:p>
    <w:p w14:paraId="78289C0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7</w:t>
      </w:r>
      <w:r w:rsidRPr="00186F40">
        <w:rPr>
          <w:rFonts w:ascii="Calibri" w:hAnsi="Calibri" w:cs="Calibri"/>
        </w:rPr>
        <w:tab/>
        <w:t>Department of Physiology, Iran University of Medical Sciences, Tehran, Iran</w:t>
      </w:r>
      <w:r>
        <w:rPr>
          <w:rFonts w:ascii="Calibri" w:hAnsi="Calibri" w:cs="Calibri"/>
        </w:rPr>
        <w:t>.</w:t>
      </w:r>
    </w:p>
    <w:p w14:paraId="48F707D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8</w:t>
      </w:r>
      <w:r w:rsidRPr="00186F40">
        <w:rPr>
          <w:rFonts w:ascii="Calibri" w:hAnsi="Calibri" w:cs="Calibri"/>
        </w:rPr>
        <w:tab/>
        <w:t>Physiology Research Center, Iran University of Medical Sciences, Tehran, Iran</w:t>
      </w:r>
      <w:r>
        <w:rPr>
          <w:rFonts w:ascii="Calibri" w:hAnsi="Calibri" w:cs="Calibri"/>
        </w:rPr>
        <w:t>.</w:t>
      </w:r>
    </w:p>
    <w:p w14:paraId="47F5C09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49</w:t>
      </w:r>
      <w:r w:rsidRPr="00186F40">
        <w:rPr>
          <w:rFonts w:ascii="Calibri" w:hAnsi="Calibri" w:cs="Calibri"/>
        </w:rPr>
        <w:tab/>
        <w:t>Gerontology, Dementia and Digital Health, Independent Consultant, Copenhagen, Denmark</w:t>
      </w:r>
      <w:r>
        <w:rPr>
          <w:rFonts w:ascii="Calibri" w:hAnsi="Calibri" w:cs="Calibri"/>
        </w:rPr>
        <w:t>.</w:t>
      </w:r>
    </w:p>
    <w:p w14:paraId="39E94A4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0</w:t>
      </w:r>
      <w:r w:rsidRPr="00186F40">
        <w:rPr>
          <w:rFonts w:ascii="Calibri" w:hAnsi="Calibri" w:cs="Calibri"/>
        </w:rPr>
        <w:tab/>
        <w:t>Department of Chemistry, University of Porto, Porto, Portugal</w:t>
      </w:r>
      <w:r>
        <w:rPr>
          <w:rFonts w:ascii="Calibri" w:hAnsi="Calibri" w:cs="Calibri"/>
        </w:rPr>
        <w:t>.</w:t>
      </w:r>
    </w:p>
    <w:p w14:paraId="45D24F5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1</w:t>
      </w:r>
      <w:r w:rsidRPr="00186F40">
        <w:rPr>
          <w:rFonts w:ascii="Calibri" w:hAnsi="Calibri" w:cs="Calibri"/>
        </w:rPr>
        <w:tab/>
        <w:t>Department of Pharmacology, Imam Abdulrahman Bin Faisal University, Dammam, Saudi Arabia</w:t>
      </w:r>
      <w:r>
        <w:rPr>
          <w:rFonts w:ascii="Calibri" w:hAnsi="Calibri" w:cs="Calibri"/>
        </w:rPr>
        <w:t>.</w:t>
      </w:r>
    </w:p>
    <w:p w14:paraId="303AB17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2</w:t>
      </w:r>
      <w:r w:rsidRPr="00186F40">
        <w:rPr>
          <w:rFonts w:ascii="Calibri" w:hAnsi="Calibri" w:cs="Calibri"/>
        </w:rPr>
        <w:tab/>
        <w:t>Digestive Diseases Research Institute, Tehran University of Medical Sciences, Tehran, Iran</w:t>
      </w:r>
      <w:r>
        <w:rPr>
          <w:rFonts w:ascii="Calibri" w:hAnsi="Calibri" w:cs="Calibri"/>
        </w:rPr>
        <w:t>.</w:t>
      </w:r>
    </w:p>
    <w:p w14:paraId="56B8166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3</w:t>
      </w:r>
      <w:r w:rsidRPr="00186F40">
        <w:rPr>
          <w:rFonts w:ascii="Calibri" w:hAnsi="Calibri" w:cs="Calibri"/>
        </w:rPr>
        <w:tab/>
        <w:t>Clinical Research Center, Valle del Lili Foundation (Centro de Investigaciones Clinicas, Fundación Valle del Lili), Cali, Colombia</w:t>
      </w:r>
      <w:r>
        <w:rPr>
          <w:rFonts w:ascii="Calibri" w:hAnsi="Calibri" w:cs="Calibri"/>
        </w:rPr>
        <w:t>.</w:t>
      </w:r>
    </w:p>
    <w:p w14:paraId="6F4028E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4</w:t>
      </w:r>
      <w:r w:rsidRPr="00186F40">
        <w:rPr>
          <w:rFonts w:ascii="Calibri" w:hAnsi="Calibri" w:cs="Calibri"/>
        </w:rPr>
        <w:tab/>
        <w:t>PROESA, ICESI University (Centro PROESA, Universidad ICESI), Cali, Colombia</w:t>
      </w:r>
      <w:r>
        <w:rPr>
          <w:rFonts w:ascii="Calibri" w:hAnsi="Calibri" w:cs="Calibri"/>
        </w:rPr>
        <w:t>.</w:t>
      </w:r>
    </w:p>
    <w:p w14:paraId="0B6E550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5</w:t>
      </w:r>
      <w:r w:rsidRPr="00186F40">
        <w:rPr>
          <w:rFonts w:ascii="Calibri" w:hAnsi="Calibri" w:cs="Calibri"/>
        </w:rPr>
        <w:tab/>
        <w:t>Health Sciences Department, Muhammadiyah University of Surakarta, Sukoharjo, Indonesia</w:t>
      </w:r>
      <w:r>
        <w:rPr>
          <w:rFonts w:ascii="Calibri" w:hAnsi="Calibri" w:cs="Calibri"/>
        </w:rPr>
        <w:t>.</w:t>
      </w:r>
    </w:p>
    <w:p w14:paraId="22C0B40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6</w:t>
      </w:r>
      <w:r w:rsidRPr="00186F40">
        <w:rPr>
          <w:rFonts w:ascii="Calibri" w:hAnsi="Calibri" w:cs="Calibri"/>
        </w:rPr>
        <w:tab/>
        <w:t>College of Medicine, University of Central Florida, Orlando, FL, USA</w:t>
      </w:r>
      <w:r>
        <w:rPr>
          <w:rFonts w:ascii="Calibri" w:hAnsi="Calibri" w:cs="Calibri"/>
        </w:rPr>
        <w:t>.</w:t>
      </w:r>
    </w:p>
    <w:p w14:paraId="55C82DA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7</w:t>
      </w:r>
      <w:r w:rsidRPr="00186F40">
        <w:rPr>
          <w:rFonts w:ascii="Calibri" w:hAnsi="Calibri" w:cs="Calibri"/>
        </w:rPr>
        <w:tab/>
        <w:t>Thalassemia and Hemoglobinopathy Research Center, Ahvaz Jundishapur University of Medical Sciences, Ahvaz, Iran</w:t>
      </w:r>
      <w:r>
        <w:rPr>
          <w:rFonts w:ascii="Calibri" w:hAnsi="Calibri" w:cs="Calibri"/>
        </w:rPr>
        <w:t>.</w:t>
      </w:r>
    </w:p>
    <w:p w14:paraId="7B8BBB0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8</w:t>
      </w:r>
      <w:r w:rsidRPr="00186F40">
        <w:rPr>
          <w:rFonts w:ascii="Calibri" w:hAnsi="Calibri" w:cs="Calibri"/>
        </w:rPr>
        <w:tab/>
        <w:t>Metabolomics and Genomics Research Center, Tehran University of Medical Sciences, Tehran, Iran</w:t>
      </w:r>
      <w:r>
        <w:rPr>
          <w:rFonts w:ascii="Calibri" w:hAnsi="Calibri" w:cs="Calibri"/>
        </w:rPr>
        <w:t>.</w:t>
      </w:r>
    </w:p>
    <w:p w14:paraId="3A92DC3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59</w:t>
      </w:r>
      <w:r w:rsidRPr="00186F40">
        <w:rPr>
          <w:rFonts w:ascii="Calibri" w:hAnsi="Calibri" w:cs="Calibri"/>
        </w:rPr>
        <w:tab/>
        <w:t>Department of Cardiology, Emory University, Atlanta, GA, USA</w:t>
      </w:r>
      <w:r>
        <w:rPr>
          <w:rFonts w:ascii="Calibri" w:hAnsi="Calibri" w:cs="Calibri"/>
        </w:rPr>
        <w:t>.</w:t>
      </w:r>
    </w:p>
    <w:p w14:paraId="2F1676A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0</w:t>
      </w:r>
      <w:r w:rsidRPr="00186F40">
        <w:rPr>
          <w:rFonts w:ascii="Calibri" w:hAnsi="Calibri" w:cs="Calibri"/>
        </w:rPr>
        <w:tab/>
        <w:t>Department of Public Health, North South University, Dhaka, Bangladesh</w:t>
      </w:r>
      <w:r>
        <w:rPr>
          <w:rFonts w:ascii="Calibri" w:hAnsi="Calibri" w:cs="Calibri"/>
        </w:rPr>
        <w:t>.</w:t>
      </w:r>
    </w:p>
    <w:p w14:paraId="0BD2D49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1</w:t>
      </w:r>
      <w:r w:rsidRPr="00186F40">
        <w:rPr>
          <w:rFonts w:ascii="Calibri" w:hAnsi="Calibri" w:cs="Calibri"/>
        </w:rPr>
        <w:tab/>
        <w:t>Department of Biostatistics and Epidemiology, University of Massachusetts Amherst, Amherst, MA, USA</w:t>
      </w:r>
      <w:r>
        <w:rPr>
          <w:rFonts w:ascii="Calibri" w:hAnsi="Calibri" w:cs="Calibri"/>
        </w:rPr>
        <w:t>.</w:t>
      </w:r>
    </w:p>
    <w:p w14:paraId="32334CC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2</w:t>
      </w:r>
      <w:r w:rsidRPr="00186F40">
        <w:rPr>
          <w:rFonts w:ascii="Calibri" w:hAnsi="Calibri" w:cs="Calibri"/>
        </w:rPr>
        <w:tab/>
        <w:t>Tehran Institute of Psychiatry, Iran University of Medical Sciences, Tehran, Iran</w:t>
      </w:r>
      <w:r>
        <w:rPr>
          <w:rFonts w:ascii="Calibri" w:hAnsi="Calibri" w:cs="Calibri"/>
        </w:rPr>
        <w:t>.</w:t>
      </w:r>
    </w:p>
    <w:p w14:paraId="751420B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3</w:t>
      </w:r>
      <w:r w:rsidRPr="00186F40">
        <w:rPr>
          <w:rFonts w:ascii="Calibri" w:hAnsi="Calibri" w:cs="Calibri"/>
        </w:rPr>
        <w:tab/>
        <w:t>Department of Primary Care and Public Health, Imperial College London, London, UK</w:t>
      </w:r>
      <w:r>
        <w:rPr>
          <w:rFonts w:ascii="Calibri" w:hAnsi="Calibri" w:cs="Calibri"/>
        </w:rPr>
        <w:t>.</w:t>
      </w:r>
    </w:p>
    <w:p w14:paraId="2036EFF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4</w:t>
      </w:r>
      <w:r w:rsidRPr="00186F40">
        <w:rPr>
          <w:rFonts w:ascii="Calibri" w:hAnsi="Calibri" w:cs="Calibri"/>
        </w:rPr>
        <w:tab/>
        <w:t>Academic Public Health England, Public Health England, London, UK</w:t>
      </w:r>
      <w:r>
        <w:rPr>
          <w:rFonts w:ascii="Calibri" w:hAnsi="Calibri" w:cs="Calibri"/>
        </w:rPr>
        <w:t>.</w:t>
      </w:r>
    </w:p>
    <w:p w14:paraId="76A052C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5</w:t>
      </w:r>
      <w:r w:rsidRPr="00186F40">
        <w:rPr>
          <w:rFonts w:ascii="Calibri" w:hAnsi="Calibri" w:cs="Calibri"/>
        </w:rPr>
        <w:tab/>
        <w:t>WHO Collaborating Centre for Public Health Education and Training, Imperial College London, London, UK</w:t>
      </w:r>
      <w:r>
        <w:rPr>
          <w:rFonts w:ascii="Calibri" w:hAnsi="Calibri" w:cs="Calibri"/>
        </w:rPr>
        <w:t>.</w:t>
      </w:r>
    </w:p>
    <w:p w14:paraId="7F93C4A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6</w:t>
      </w:r>
      <w:r w:rsidRPr="00186F40">
        <w:rPr>
          <w:rFonts w:ascii="Calibri" w:hAnsi="Calibri" w:cs="Calibri"/>
        </w:rPr>
        <w:tab/>
        <w:t>University College London Hospitals, London, UK</w:t>
      </w:r>
      <w:r>
        <w:rPr>
          <w:rFonts w:ascii="Calibri" w:hAnsi="Calibri" w:cs="Calibri"/>
        </w:rPr>
        <w:t>.</w:t>
      </w:r>
    </w:p>
    <w:p w14:paraId="62EB1A8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7</w:t>
      </w:r>
      <w:r w:rsidRPr="00186F40">
        <w:rPr>
          <w:rFonts w:ascii="Calibri" w:hAnsi="Calibri" w:cs="Calibri"/>
        </w:rPr>
        <w:tab/>
        <w:t>Research Center for Immunodeficiencies, Tehran University of Medical Sciences, Tehran, Iran</w:t>
      </w:r>
      <w:r>
        <w:rPr>
          <w:rFonts w:ascii="Calibri" w:hAnsi="Calibri" w:cs="Calibri"/>
        </w:rPr>
        <w:t>.</w:t>
      </w:r>
    </w:p>
    <w:p w14:paraId="7066406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8</w:t>
      </w:r>
      <w:r w:rsidRPr="00186F40">
        <w:rPr>
          <w:rFonts w:ascii="Calibri" w:hAnsi="Calibri" w:cs="Calibri"/>
        </w:rPr>
        <w:tab/>
        <w:t>Network of Immunity in Infection, Malignancy and Autoimmunity (NIIMA), Universal Scientific Education and Research Network (USERN), Tehran, Iran</w:t>
      </w:r>
      <w:r>
        <w:rPr>
          <w:rFonts w:ascii="Calibri" w:hAnsi="Calibri" w:cs="Calibri"/>
        </w:rPr>
        <w:t>.</w:t>
      </w:r>
    </w:p>
    <w:p w14:paraId="1DC19D9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69</w:t>
      </w:r>
      <w:r w:rsidRPr="00186F40">
        <w:rPr>
          <w:rFonts w:ascii="Calibri" w:hAnsi="Calibri" w:cs="Calibri"/>
        </w:rPr>
        <w:tab/>
        <w:t>Department of Psychology, Royal Melbourne Institute of Technology University, Bundoora, VIC, Australia</w:t>
      </w:r>
      <w:r>
        <w:rPr>
          <w:rFonts w:ascii="Calibri" w:hAnsi="Calibri" w:cs="Calibri"/>
        </w:rPr>
        <w:t>.</w:t>
      </w:r>
    </w:p>
    <w:p w14:paraId="27C677C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170</w:t>
      </w:r>
      <w:r w:rsidRPr="00186F40">
        <w:rPr>
          <w:rFonts w:ascii="Calibri" w:hAnsi="Calibri" w:cs="Calibri"/>
        </w:rPr>
        <w:tab/>
        <w:t>Department of Neuroscience, University of Perugia, Perugia, Italy</w:t>
      </w:r>
      <w:r>
        <w:rPr>
          <w:rFonts w:ascii="Calibri" w:hAnsi="Calibri" w:cs="Calibri"/>
        </w:rPr>
        <w:t>.</w:t>
      </w:r>
    </w:p>
    <w:p w14:paraId="03ECE3C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1</w:t>
      </w:r>
      <w:r w:rsidRPr="00186F40">
        <w:rPr>
          <w:rFonts w:ascii="Calibri" w:hAnsi="Calibri" w:cs="Calibri"/>
        </w:rPr>
        <w:tab/>
        <w:t>Department of Neurology, Rimini ‘Infermi’ Hospital - AUSL Romagna, Rimini, Italy</w:t>
      </w:r>
      <w:r>
        <w:rPr>
          <w:rFonts w:ascii="Calibri" w:hAnsi="Calibri" w:cs="Calibri"/>
        </w:rPr>
        <w:t>.</w:t>
      </w:r>
    </w:p>
    <w:p w14:paraId="31EC349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2</w:t>
      </w:r>
      <w:r w:rsidRPr="00186F40">
        <w:rPr>
          <w:rFonts w:ascii="Calibri" w:hAnsi="Calibri" w:cs="Calibri"/>
        </w:rPr>
        <w:tab/>
        <w:t>Golestan Research Center of Gastroenterology and Hepatology (GRCGH), Golestan University of Medical Sciences, Gorgan, Iran</w:t>
      </w:r>
      <w:r>
        <w:rPr>
          <w:rFonts w:ascii="Calibri" w:hAnsi="Calibri" w:cs="Calibri"/>
        </w:rPr>
        <w:t>.</w:t>
      </w:r>
    </w:p>
    <w:p w14:paraId="4DAB88F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3</w:t>
      </w:r>
      <w:r w:rsidRPr="00186F40">
        <w:rPr>
          <w:rFonts w:ascii="Calibri" w:hAnsi="Calibri" w:cs="Calibri"/>
        </w:rPr>
        <w:tab/>
        <w:t>School of Psychiatry, University of New South Wales, Kensington, NSW, Australia</w:t>
      </w:r>
      <w:r>
        <w:rPr>
          <w:rFonts w:ascii="Calibri" w:hAnsi="Calibri" w:cs="Calibri"/>
        </w:rPr>
        <w:t>.</w:t>
      </w:r>
    </w:p>
    <w:p w14:paraId="48B3017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4</w:t>
      </w:r>
      <w:r w:rsidRPr="00186F40">
        <w:rPr>
          <w:rFonts w:ascii="Calibri" w:hAnsi="Calibri" w:cs="Calibri"/>
        </w:rPr>
        <w:tab/>
        <w:t>Neuropsychiatric Institute, Prince of Wales Hospital, Randwick, NSW, Australia</w:t>
      </w:r>
      <w:r>
        <w:rPr>
          <w:rFonts w:ascii="Calibri" w:hAnsi="Calibri" w:cs="Calibri"/>
        </w:rPr>
        <w:t>.</w:t>
      </w:r>
    </w:p>
    <w:p w14:paraId="164CFF5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5</w:t>
      </w:r>
      <w:r w:rsidRPr="00186F40">
        <w:rPr>
          <w:rFonts w:ascii="Calibri" w:hAnsi="Calibri" w:cs="Calibri"/>
        </w:rPr>
        <w:tab/>
        <w:t>Halal Research Center of IRI, Food and Drug Administration of the Islamic Republic of Iran, Tehran, Iran</w:t>
      </w:r>
      <w:r>
        <w:rPr>
          <w:rFonts w:ascii="Calibri" w:hAnsi="Calibri" w:cs="Calibri"/>
        </w:rPr>
        <w:t>.</w:t>
      </w:r>
    </w:p>
    <w:p w14:paraId="22ED5C4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6</w:t>
      </w:r>
      <w:r w:rsidRPr="00186F40">
        <w:rPr>
          <w:rFonts w:ascii="Calibri" w:hAnsi="Calibri" w:cs="Calibri"/>
        </w:rPr>
        <w:tab/>
        <w:t>Neurogenic Inflammation Research Center, Mashhad University of Medical Sciences, Mashhad, Iran</w:t>
      </w:r>
      <w:r>
        <w:rPr>
          <w:rFonts w:ascii="Calibri" w:hAnsi="Calibri" w:cs="Calibri"/>
        </w:rPr>
        <w:t>.</w:t>
      </w:r>
    </w:p>
    <w:p w14:paraId="06FA63F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7</w:t>
      </w:r>
      <w:r w:rsidRPr="00186F40">
        <w:rPr>
          <w:rFonts w:ascii="Calibri" w:hAnsi="Calibri" w:cs="Calibri"/>
        </w:rPr>
        <w:tab/>
        <w:t>Department of Public Health Sciences, University of North Carolina at Charlotte, Charlotte, NC, USA</w:t>
      </w:r>
      <w:r>
        <w:rPr>
          <w:rFonts w:ascii="Calibri" w:hAnsi="Calibri" w:cs="Calibri"/>
        </w:rPr>
        <w:t>.</w:t>
      </w:r>
    </w:p>
    <w:p w14:paraId="4EDACA5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8</w:t>
      </w:r>
      <w:r w:rsidRPr="00186F40">
        <w:rPr>
          <w:rFonts w:ascii="Calibri" w:hAnsi="Calibri" w:cs="Calibri"/>
        </w:rPr>
        <w:tab/>
        <w:t>Market Access, Bayer, Istanbul, Turkey</w:t>
      </w:r>
      <w:r>
        <w:rPr>
          <w:rFonts w:ascii="Calibri" w:hAnsi="Calibri" w:cs="Calibri"/>
        </w:rPr>
        <w:t>.</w:t>
      </w:r>
    </w:p>
    <w:p w14:paraId="3A910E8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79</w:t>
      </w:r>
      <w:r w:rsidRPr="00186F40">
        <w:rPr>
          <w:rFonts w:ascii="Calibri" w:hAnsi="Calibri" w:cs="Calibri"/>
        </w:rPr>
        <w:tab/>
        <w:t>Center for Biomedical Information Technology, Shenzhen Institutes of Advanced Technology, Shenzhen, China</w:t>
      </w:r>
      <w:r>
        <w:rPr>
          <w:rFonts w:ascii="Calibri" w:hAnsi="Calibri" w:cs="Calibri"/>
        </w:rPr>
        <w:t>.</w:t>
      </w:r>
    </w:p>
    <w:p w14:paraId="69E6F6E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0</w:t>
      </w:r>
      <w:r w:rsidRPr="00186F40">
        <w:rPr>
          <w:rFonts w:ascii="Calibri" w:hAnsi="Calibri" w:cs="Calibri"/>
        </w:rPr>
        <w:tab/>
        <w:t>Department of Internal Medicine, Ziauddin University, Karachi, Pakistan</w:t>
      </w:r>
      <w:r>
        <w:rPr>
          <w:rFonts w:ascii="Calibri" w:hAnsi="Calibri" w:cs="Calibri"/>
        </w:rPr>
        <w:t>.</w:t>
      </w:r>
    </w:p>
    <w:p w14:paraId="5C9A0B8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1</w:t>
      </w:r>
      <w:r w:rsidRPr="00186F40">
        <w:rPr>
          <w:rFonts w:ascii="Calibri" w:hAnsi="Calibri" w:cs="Calibri"/>
        </w:rPr>
        <w:tab/>
        <w:t>Independent Consultant, Karachi, Pakistan</w:t>
      </w:r>
      <w:r>
        <w:rPr>
          <w:rFonts w:ascii="Calibri" w:hAnsi="Calibri" w:cs="Calibri"/>
        </w:rPr>
        <w:t>.</w:t>
      </w:r>
    </w:p>
    <w:p w14:paraId="1CB9023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2</w:t>
      </w:r>
      <w:r w:rsidRPr="00186F40">
        <w:rPr>
          <w:rFonts w:ascii="Calibri" w:hAnsi="Calibri" w:cs="Calibri"/>
        </w:rPr>
        <w:tab/>
        <w:t>National Institute of Infectious Diseases, Tokyo, Japan</w:t>
      </w:r>
      <w:r>
        <w:rPr>
          <w:rFonts w:ascii="Calibri" w:hAnsi="Calibri" w:cs="Calibri"/>
        </w:rPr>
        <w:t>.</w:t>
      </w:r>
    </w:p>
    <w:p w14:paraId="0096354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3</w:t>
      </w:r>
      <w:r w:rsidRPr="00186F40">
        <w:rPr>
          <w:rFonts w:ascii="Calibri" w:hAnsi="Calibri" w:cs="Calibri"/>
        </w:rPr>
        <w:tab/>
        <w:t>College of Medicine, Yonsei University, Seoul, South Korea</w:t>
      </w:r>
      <w:r>
        <w:rPr>
          <w:rFonts w:ascii="Calibri" w:hAnsi="Calibri" w:cs="Calibri"/>
        </w:rPr>
        <w:t>.</w:t>
      </w:r>
    </w:p>
    <w:p w14:paraId="1D87652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4</w:t>
      </w:r>
      <w:r w:rsidRPr="00186F40">
        <w:rPr>
          <w:rFonts w:ascii="Calibri" w:hAnsi="Calibri" w:cs="Calibri"/>
        </w:rPr>
        <w:tab/>
        <w:t>Finnish Institute of Occupational Health, Helsinki, Finland</w:t>
      </w:r>
      <w:r>
        <w:rPr>
          <w:rFonts w:ascii="Calibri" w:hAnsi="Calibri" w:cs="Calibri"/>
        </w:rPr>
        <w:t>.</w:t>
      </w:r>
    </w:p>
    <w:p w14:paraId="6E3F3F2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5</w:t>
      </w:r>
      <w:r w:rsidRPr="00186F40">
        <w:rPr>
          <w:rFonts w:ascii="Calibri" w:hAnsi="Calibri" w:cs="Calibri"/>
        </w:rPr>
        <w:tab/>
        <w:t>Department of Medicine, Dow University of Health Sciences, Karachi, Pakistan</w:t>
      </w:r>
      <w:r>
        <w:rPr>
          <w:rFonts w:ascii="Calibri" w:hAnsi="Calibri" w:cs="Calibri"/>
        </w:rPr>
        <w:t>.</w:t>
      </w:r>
    </w:p>
    <w:p w14:paraId="0B66F8A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6</w:t>
      </w:r>
      <w:r w:rsidRPr="00186F40">
        <w:rPr>
          <w:rFonts w:ascii="Calibri" w:hAnsi="Calibri" w:cs="Calibri"/>
        </w:rPr>
        <w:tab/>
        <w:t>School of Medicine, University of Alabama at Birmingham, Birmingham, AL, USA</w:t>
      </w:r>
      <w:r>
        <w:rPr>
          <w:rFonts w:ascii="Calibri" w:hAnsi="Calibri" w:cs="Calibri"/>
        </w:rPr>
        <w:t>.</w:t>
      </w:r>
    </w:p>
    <w:p w14:paraId="085CE39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7</w:t>
      </w:r>
      <w:r w:rsidRPr="00186F40">
        <w:rPr>
          <w:rFonts w:ascii="Calibri" w:hAnsi="Calibri" w:cs="Calibri"/>
        </w:rPr>
        <w:tab/>
        <w:t>Medicine Service, US Department of Veterans Affairs (VA), Birmingham, AL, USA</w:t>
      </w:r>
      <w:r>
        <w:rPr>
          <w:rFonts w:ascii="Calibri" w:hAnsi="Calibri" w:cs="Calibri"/>
        </w:rPr>
        <w:t>.</w:t>
      </w:r>
    </w:p>
    <w:p w14:paraId="6E9342E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8</w:t>
      </w:r>
      <w:r w:rsidRPr="00186F40">
        <w:rPr>
          <w:rFonts w:ascii="Calibri" w:hAnsi="Calibri" w:cs="Calibri"/>
        </w:rPr>
        <w:tab/>
        <w:t>Department of Ophthalmology, Gmers Medical College and Civil Hospital, Ahmedabad, India</w:t>
      </w:r>
      <w:r>
        <w:rPr>
          <w:rFonts w:ascii="Calibri" w:hAnsi="Calibri" w:cs="Calibri"/>
        </w:rPr>
        <w:t>.</w:t>
      </w:r>
    </w:p>
    <w:p w14:paraId="2279D90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89</w:t>
      </w:r>
      <w:r w:rsidRPr="00186F40">
        <w:rPr>
          <w:rFonts w:ascii="Calibri" w:hAnsi="Calibri" w:cs="Calibri"/>
        </w:rPr>
        <w:tab/>
        <w:t>Department of Opthalmology, Datta Meghe Institute of Medical Sciences, Wardha, India</w:t>
      </w:r>
      <w:r>
        <w:rPr>
          <w:rFonts w:ascii="Calibri" w:hAnsi="Calibri" w:cs="Calibri"/>
        </w:rPr>
        <w:t>.</w:t>
      </w:r>
    </w:p>
    <w:p w14:paraId="3788B8C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0</w:t>
      </w:r>
      <w:r w:rsidRPr="00186F40">
        <w:rPr>
          <w:rFonts w:ascii="Calibri" w:hAnsi="Calibri" w:cs="Calibri"/>
        </w:rPr>
        <w:tab/>
        <w:t>Nursing Care Research Center, Semnan University of Medical Sciences, Semnan, Iran</w:t>
      </w:r>
      <w:r>
        <w:rPr>
          <w:rFonts w:ascii="Calibri" w:hAnsi="Calibri" w:cs="Calibri"/>
        </w:rPr>
        <w:t>.</w:t>
      </w:r>
    </w:p>
    <w:p w14:paraId="1325FAE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1</w:t>
      </w:r>
      <w:r w:rsidRPr="00186F40">
        <w:rPr>
          <w:rFonts w:ascii="Calibri" w:hAnsi="Calibri" w:cs="Calibri"/>
        </w:rPr>
        <w:tab/>
        <w:t>Faculty of Medicine, Dentistry and Health Sciences, University of Melbourne, Melbourne, VIC, Australia</w:t>
      </w:r>
      <w:r>
        <w:rPr>
          <w:rFonts w:ascii="Calibri" w:hAnsi="Calibri" w:cs="Calibri"/>
        </w:rPr>
        <w:t>.</w:t>
      </w:r>
    </w:p>
    <w:p w14:paraId="3316F10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2</w:t>
      </w:r>
      <w:r w:rsidRPr="00186F40">
        <w:rPr>
          <w:rFonts w:ascii="Calibri" w:hAnsi="Calibri" w:cs="Calibri"/>
        </w:rPr>
        <w:tab/>
        <w:t>The Brain Institute, Australian Healthy Ageing Organisation, Melbourne, VIC, Australia</w:t>
      </w:r>
      <w:r>
        <w:rPr>
          <w:rFonts w:ascii="Calibri" w:hAnsi="Calibri" w:cs="Calibri"/>
        </w:rPr>
        <w:t>.</w:t>
      </w:r>
    </w:p>
    <w:p w14:paraId="122A024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3</w:t>
      </w:r>
      <w:r w:rsidRPr="00186F40">
        <w:rPr>
          <w:rFonts w:ascii="Calibri" w:hAnsi="Calibri" w:cs="Calibri"/>
        </w:rPr>
        <w:tab/>
        <w:t>Department of Medicine, University of Valencia, Valencia, Spain</w:t>
      </w:r>
      <w:r>
        <w:rPr>
          <w:rFonts w:ascii="Calibri" w:hAnsi="Calibri" w:cs="Calibri"/>
        </w:rPr>
        <w:t>.</w:t>
      </w:r>
    </w:p>
    <w:p w14:paraId="70A5F1A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194</w:t>
      </w:r>
      <w:r w:rsidRPr="00186F40">
        <w:rPr>
          <w:rFonts w:ascii="Calibri" w:hAnsi="Calibri" w:cs="Calibri"/>
        </w:rPr>
        <w:tab/>
        <w:t>Carlos III Health Institute, Biomedical Research Networking Center for Mental Health Network (CiberSAM), Madrid, Spain</w:t>
      </w:r>
      <w:r>
        <w:rPr>
          <w:rFonts w:ascii="Calibri" w:hAnsi="Calibri" w:cs="Calibri"/>
        </w:rPr>
        <w:t>.</w:t>
      </w:r>
    </w:p>
    <w:p w14:paraId="29344C5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5</w:t>
      </w:r>
      <w:r w:rsidRPr="00186F40">
        <w:rPr>
          <w:rFonts w:ascii="Calibri" w:hAnsi="Calibri" w:cs="Calibri"/>
        </w:rPr>
        <w:tab/>
        <w:t>Department of Pharmacy, Arbaminch College of Health Sciences, Arba Minch, Ethiopia</w:t>
      </w:r>
      <w:r>
        <w:rPr>
          <w:rFonts w:ascii="Calibri" w:hAnsi="Calibri" w:cs="Calibri"/>
        </w:rPr>
        <w:t>.</w:t>
      </w:r>
    </w:p>
    <w:p w14:paraId="56607F3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6</w:t>
      </w:r>
      <w:r w:rsidRPr="00186F40">
        <w:rPr>
          <w:rFonts w:ascii="Calibri" w:hAnsi="Calibri" w:cs="Calibri"/>
        </w:rPr>
        <w:tab/>
        <w:t>Division of Biostatistics and Epidemiology, Texas Tech University, El Paso, TX, USA</w:t>
      </w:r>
      <w:r>
        <w:rPr>
          <w:rFonts w:ascii="Calibri" w:hAnsi="Calibri" w:cs="Calibri"/>
        </w:rPr>
        <w:t>.</w:t>
      </w:r>
    </w:p>
    <w:p w14:paraId="4EFC446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7</w:t>
      </w:r>
      <w:r w:rsidRPr="00186F40">
        <w:rPr>
          <w:rFonts w:ascii="Calibri" w:hAnsi="Calibri" w:cs="Calibri"/>
        </w:rPr>
        <w:tab/>
        <w:t>Massachusetts Veterans Epidemiology Research and Information Center (MAVERIC) &amp; CSP Coordinating Center, Harvard University, Boston, MA, USA</w:t>
      </w:r>
      <w:r>
        <w:rPr>
          <w:rFonts w:ascii="Calibri" w:hAnsi="Calibri" w:cs="Calibri"/>
        </w:rPr>
        <w:t>.</w:t>
      </w:r>
    </w:p>
    <w:p w14:paraId="3ED8255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8</w:t>
      </w:r>
      <w:r w:rsidRPr="00186F40">
        <w:rPr>
          <w:rFonts w:ascii="Calibri" w:hAnsi="Calibri" w:cs="Calibri"/>
        </w:rPr>
        <w:tab/>
        <w:t>Department of Pathology and Legal Medicine, University of São Paulo, Ribeirão Preto, Brazil</w:t>
      </w:r>
      <w:r>
        <w:rPr>
          <w:rFonts w:ascii="Calibri" w:hAnsi="Calibri" w:cs="Calibri"/>
        </w:rPr>
        <w:t>.</w:t>
      </w:r>
    </w:p>
    <w:p w14:paraId="051C535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199</w:t>
      </w:r>
      <w:r w:rsidRPr="00186F40">
        <w:rPr>
          <w:rFonts w:ascii="Calibri" w:hAnsi="Calibri" w:cs="Calibri"/>
        </w:rPr>
        <w:tab/>
        <w:t>Modestum LTD, London, UK</w:t>
      </w:r>
      <w:r>
        <w:rPr>
          <w:rFonts w:ascii="Calibri" w:hAnsi="Calibri" w:cs="Calibri"/>
        </w:rPr>
        <w:t>.</w:t>
      </w:r>
    </w:p>
    <w:p w14:paraId="2AB706C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0</w:t>
      </w:r>
      <w:r w:rsidRPr="00186F40">
        <w:rPr>
          <w:rFonts w:ascii="Calibri" w:hAnsi="Calibri" w:cs="Calibri"/>
        </w:rPr>
        <w:tab/>
        <w:t>Department of Health Economics, Hanoi Medical University, Hanoi, Vietnam</w:t>
      </w:r>
      <w:r>
        <w:rPr>
          <w:rFonts w:ascii="Calibri" w:hAnsi="Calibri" w:cs="Calibri"/>
        </w:rPr>
        <w:t>.</w:t>
      </w:r>
    </w:p>
    <w:p w14:paraId="4A8CD58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1</w:t>
      </w:r>
      <w:r w:rsidRPr="00186F40">
        <w:rPr>
          <w:rFonts w:ascii="Calibri" w:hAnsi="Calibri" w:cs="Calibri"/>
        </w:rPr>
        <w:tab/>
        <w:t>College of Medicine and Health Sciences, Bahir Dar University, Bahir Dar, Ethiopia</w:t>
      </w:r>
      <w:r>
        <w:rPr>
          <w:rFonts w:ascii="Calibri" w:hAnsi="Calibri" w:cs="Calibri"/>
        </w:rPr>
        <w:t>.</w:t>
      </w:r>
    </w:p>
    <w:p w14:paraId="17E80A2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2</w:t>
      </w:r>
      <w:r w:rsidRPr="00186F40">
        <w:rPr>
          <w:rFonts w:ascii="Calibri" w:hAnsi="Calibri" w:cs="Calibri"/>
        </w:rPr>
        <w:tab/>
        <w:t>Department of Internal Medicine, Dow University of Health Sciences, Karachi, Pakistan</w:t>
      </w:r>
      <w:r>
        <w:rPr>
          <w:rFonts w:ascii="Calibri" w:hAnsi="Calibri" w:cs="Calibri"/>
        </w:rPr>
        <w:t>.</w:t>
      </w:r>
    </w:p>
    <w:p w14:paraId="3BD9AABF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3</w:t>
      </w:r>
      <w:r w:rsidRPr="00186F40">
        <w:rPr>
          <w:rFonts w:ascii="Calibri" w:hAnsi="Calibri" w:cs="Calibri"/>
        </w:rPr>
        <w:tab/>
        <w:t>Argentine Society of Medicine, Buenos Aires, Argentina</w:t>
      </w:r>
      <w:r>
        <w:rPr>
          <w:rFonts w:ascii="Calibri" w:hAnsi="Calibri" w:cs="Calibri"/>
        </w:rPr>
        <w:t>.</w:t>
      </w:r>
    </w:p>
    <w:p w14:paraId="2878268C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4</w:t>
      </w:r>
      <w:r w:rsidRPr="00186F40">
        <w:rPr>
          <w:rFonts w:ascii="Calibri" w:hAnsi="Calibri" w:cs="Calibri"/>
        </w:rPr>
        <w:tab/>
        <w:t>Velez Sarsfield Hospital, Buenos Aires, Argentina</w:t>
      </w:r>
      <w:r>
        <w:rPr>
          <w:rFonts w:ascii="Calibri" w:hAnsi="Calibri" w:cs="Calibri"/>
        </w:rPr>
        <w:t>.</w:t>
      </w:r>
    </w:p>
    <w:p w14:paraId="246B9570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5</w:t>
      </w:r>
      <w:r w:rsidRPr="00186F40">
        <w:rPr>
          <w:rFonts w:ascii="Calibri" w:hAnsi="Calibri" w:cs="Calibri"/>
        </w:rPr>
        <w:tab/>
        <w:t>Raffles Neuroscience Centre, Raffles Hospital, Singapore, Singapore</w:t>
      </w:r>
      <w:r>
        <w:rPr>
          <w:rFonts w:ascii="Calibri" w:hAnsi="Calibri" w:cs="Calibri"/>
        </w:rPr>
        <w:t>.</w:t>
      </w:r>
    </w:p>
    <w:p w14:paraId="4E50B59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6</w:t>
      </w:r>
      <w:r w:rsidRPr="00186F40">
        <w:rPr>
          <w:rFonts w:ascii="Calibri" w:hAnsi="Calibri" w:cs="Calibri"/>
        </w:rPr>
        <w:tab/>
        <w:t>Yong Loo Lin School of Medicine, National University of Singapore, Singapore, Singapore</w:t>
      </w:r>
      <w:r>
        <w:rPr>
          <w:rFonts w:ascii="Calibri" w:hAnsi="Calibri" w:cs="Calibri"/>
        </w:rPr>
        <w:t>.</w:t>
      </w:r>
    </w:p>
    <w:p w14:paraId="09533BC6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7</w:t>
      </w:r>
      <w:r w:rsidRPr="00186F40">
        <w:rPr>
          <w:rFonts w:ascii="Calibri" w:hAnsi="Calibri" w:cs="Calibri"/>
        </w:rPr>
        <w:tab/>
        <w:t>Department of Health Care Administration and Economics, National Research University Higher School of Economics, Moscow, Russia</w:t>
      </w:r>
      <w:r>
        <w:rPr>
          <w:rFonts w:ascii="Calibri" w:hAnsi="Calibri" w:cs="Calibri"/>
        </w:rPr>
        <w:t>.</w:t>
      </w:r>
    </w:p>
    <w:p w14:paraId="5928CD3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8</w:t>
      </w:r>
      <w:r w:rsidRPr="00186F40">
        <w:rPr>
          <w:rFonts w:ascii="Calibri" w:hAnsi="Calibri" w:cs="Calibri"/>
        </w:rPr>
        <w:tab/>
        <w:t>Department of Psychiatry, University of São Paulo, São Paulo, Brazil</w:t>
      </w:r>
      <w:r>
        <w:rPr>
          <w:rFonts w:ascii="Calibri" w:hAnsi="Calibri" w:cs="Calibri"/>
        </w:rPr>
        <w:t>.</w:t>
      </w:r>
    </w:p>
    <w:p w14:paraId="0D553F87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09</w:t>
      </w:r>
      <w:r w:rsidRPr="00186F40">
        <w:rPr>
          <w:rFonts w:ascii="Calibri" w:hAnsi="Calibri" w:cs="Calibri"/>
        </w:rPr>
        <w:tab/>
        <w:t>Department of Adult Health Nursing, Aksum University, Aksum, Ethiopia</w:t>
      </w:r>
      <w:r>
        <w:rPr>
          <w:rFonts w:ascii="Calibri" w:hAnsi="Calibri" w:cs="Calibri"/>
        </w:rPr>
        <w:t>.</w:t>
      </w:r>
    </w:p>
    <w:p w14:paraId="1A72C648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0</w:t>
      </w:r>
      <w:r w:rsidRPr="00186F40">
        <w:rPr>
          <w:rFonts w:ascii="Calibri" w:hAnsi="Calibri" w:cs="Calibri"/>
        </w:rPr>
        <w:tab/>
        <w:t>Competence Center of Mortality-Follow-Up of the German National Cohort, Federal Institute for Population Research, Wiesbaden, Germany</w:t>
      </w:r>
      <w:r>
        <w:rPr>
          <w:rFonts w:ascii="Calibri" w:hAnsi="Calibri" w:cs="Calibri"/>
        </w:rPr>
        <w:t>.</w:t>
      </w:r>
    </w:p>
    <w:p w14:paraId="402D8063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1</w:t>
      </w:r>
      <w:r w:rsidRPr="00186F40">
        <w:rPr>
          <w:rFonts w:ascii="Calibri" w:hAnsi="Calibri" w:cs="Calibri"/>
        </w:rPr>
        <w:tab/>
        <w:t>Global Health Research Center, Duke Kunshan University, Kunshan, China</w:t>
      </w:r>
      <w:r>
        <w:rPr>
          <w:rFonts w:ascii="Calibri" w:hAnsi="Calibri" w:cs="Calibri"/>
        </w:rPr>
        <w:t>.</w:t>
      </w:r>
    </w:p>
    <w:p w14:paraId="2CA333B4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2</w:t>
      </w:r>
      <w:r w:rsidRPr="00186F40">
        <w:rPr>
          <w:rFonts w:ascii="Calibri" w:hAnsi="Calibri" w:cs="Calibri"/>
        </w:rPr>
        <w:tab/>
        <w:t>Duke Global Health Institute, Duke University, Durham, NC, USA</w:t>
      </w:r>
      <w:r>
        <w:rPr>
          <w:rFonts w:ascii="Calibri" w:hAnsi="Calibri" w:cs="Calibri"/>
        </w:rPr>
        <w:t>.</w:t>
      </w:r>
    </w:p>
    <w:p w14:paraId="0C033CC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3</w:t>
      </w:r>
      <w:r w:rsidRPr="00186F40">
        <w:rPr>
          <w:rFonts w:ascii="Calibri" w:hAnsi="Calibri" w:cs="Calibri"/>
        </w:rPr>
        <w:tab/>
        <w:t>Psychology Department, University of Sheffield, Sheffield, UK</w:t>
      </w:r>
      <w:r>
        <w:rPr>
          <w:rFonts w:ascii="Calibri" w:hAnsi="Calibri" w:cs="Calibri"/>
        </w:rPr>
        <w:t>.</w:t>
      </w:r>
    </w:p>
    <w:p w14:paraId="733FADE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4</w:t>
      </w:r>
      <w:r w:rsidRPr="00186F40">
        <w:rPr>
          <w:rFonts w:ascii="Calibri" w:hAnsi="Calibri" w:cs="Calibri"/>
        </w:rPr>
        <w:tab/>
        <w:t>Research and Development Center for Health Services, University of Tsukuba, Tsukuba, Japan</w:t>
      </w:r>
      <w:r>
        <w:rPr>
          <w:rFonts w:ascii="Calibri" w:hAnsi="Calibri" w:cs="Calibri"/>
        </w:rPr>
        <w:t>.</w:t>
      </w:r>
    </w:p>
    <w:p w14:paraId="6D00652A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5</w:t>
      </w:r>
      <w:r w:rsidRPr="00186F40">
        <w:rPr>
          <w:rFonts w:ascii="Calibri" w:hAnsi="Calibri" w:cs="Calibri"/>
        </w:rPr>
        <w:tab/>
        <w:t>Graduate School of Medicine, Osaka University, Suita, Japan</w:t>
      </w:r>
      <w:r>
        <w:rPr>
          <w:rFonts w:ascii="Calibri" w:hAnsi="Calibri" w:cs="Calibri"/>
        </w:rPr>
        <w:t>.</w:t>
      </w:r>
    </w:p>
    <w:p w14:paraId="4335F711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6</w:t>
      </w:r>
      <w:r w:rsidRPr="00186F40">
        <w:rPr>
          <w:rFonts w:ascii="Calibri" w:hAnsi="Calibri" w:cs="Calibri"/>
        </w:rPr>
        <w:tab/>
        <w:t>Department of Family Medicine and Community Health, Duke University, Durham, IL, USA</w:t>
      </w:r>
      <w:r>
        <w:rPr>
          <w:rFonts w:ascii="Calibri" w:hAnsi="Calibri" w:cs="Calibri"/>
        </w:rPr>
        <w:t>.</w:t>
      </w:r>
    </w:p>
    <w:p w14:paraId="085415EE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7</w:t>
      </w:r>
      <w:r w:rsidRPr="00186F40">
        <w:rPr>
          <w:rFonts w:ascii="Calibri" w:hAnsi="Calibri" w:cs="Calibri"/>
        </w:rPr>
        <w:tab/>
        <w:t>Department of Nursing, Arba Minch University, Arba Minch, Ethiopia</w:t>
      </w:r>
      <w:r>
        <w:rPr>
          <w:rFonts w:ascii="Calibri" w:hAnsi="Calibri" w:cs="Calibri"/>
        </w:rPr>
        <w:t>.</w:t>
      </w:r>
    </w:p>
    <w:p w14:paraId="1CD9FB45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18</w:t>
      </w:r>
      <w:r w:rsidRPr="00186F40">
        <w:rPr>
          <w:rFonts w:ascii="Calibri" w:hAnsi="Calibri" w:cs="Calibri"/>
        </w:rPr>
        <w:tab/>
        <w:t>Department of Neuropsychopharmacology, National Center of Neurology and Psychiatry, Kodaira, Japan</w:t>
      </w:r>
      <w:r>
        <w:rPr>
          <w:rFonts w:ascii="Calibri" w:hAnsi="Calibri" w:cs="Calibri"/>
        </w:rPr>
        <w:t>.</w:t>
      </w:r>
    </w:p>
    <w:p w14:paraId="71893532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lastRenderedPageBreak/>
        <w:t>219</w:t>
      </w:r>
      <w:r w:rsidRPr="00186F40">
        <w:rPr>
          <w:rFonts w:ascii="Calibri" w:hAnsi="Calibri" w:cs="Calibri"/>
        </w:rPr>
        <w:tab/>
        <w:t>Department of Public Health, Juntendo University, Tokyo, Japan</w:t>
      </w:r>
      <w:r>
        <w:rPr>
          <w:rFonts w:ascii="Calibri" w:hAnsi="Calibri" w:cs="Calibri"/>
        </w:rPr>
        <w:t>.</w:t>
      </w:r>
    </w:p>
    <w:p w14:paraId="37CAA2AB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20</w:t>
      </w:r>
      <w:r w:rsidRPr="00186F40">
        <w:rPr>
          <w:rFonts w:ascii="Calibri" w:hAnsi="Calibri" w:cs="Calibri"/>
        </w:rPr>
        <w:tab/>
        <w:t>Department of Epidemiology and Biostatistics, Wuhan University, Wuhan, China</w:t>
      </w:r>
      <w:r>
        <w:rPr>
          <w:rFonts w:ascii="Calibri" w:hAnsi="Calibri" w:cs="Calibri"/>
        </w:rPr>
        <w:t>.</w:t>
      </w:r>
    </w:p>
    <w:p w14:paraId="73CF5C59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21</w:t>
      </w:r>
      <w:r w:rsidRPr="00186F40">
        <w:rPr>
          <w:rFonts w:ascii="Calibri" w:hAnsi="Calibri" w:cs="Calibri"/>
        </w:rPr>
        <w:tab/>
        <w:t>Global Health Institute, Wuhan University, Wuhan, China</w:t>
      </w:r>
      <w:r>
        <w:rPr>
          <w:rFonts w:ascii="Calibri" w:hAnsi="Calibri" w:cs="Calibri"/>
        </w:rPr>
        <w:t>.</w:t>
      </w:r>
    </w:p>
    <w:p w14:paraId="7516C78D" w14:textId="77777777" w:rsidR="00186F40" w:rsidRPr="00186F40" w:rsidRDefault="00186F40" w:rsidP="00186F40">
      <w:pPr>
        <w:pStyle w:val="Literaturverzeichnis"/>
        <w:rPr>
          <w:rFonts w:ascii="Calibri" w:hAnsi="Calibri" w:cs="Calibri"/>
        </w:rPr>
      </w:pPr>
      <w:r w:rsidRPr="00186F40">
        <w:rPr>
          <w:rFonts w:ascii="Calibri" w:hAnsi="Calibri" w:cs="Calibri"/>
        </w:rPr>
        <w:t>222</w:t>
      </w:r>
      <w:r w:rsidRPr="00186F40">
        <w:rPr>
          <w:rFonts w:ascii="Calibri" w:hAnsi="Calibri" w:cs="Calibri"/>
        </w:rPr>
        <w:tab/>
        <w:t>School of Medicine, Wuhan University, Wuhan, China</w:t>
      </w:r>
      <w:r>
        <w:rPr>
          <w:rFonts w:ascii="Calibri" w:hAnsi="Calibri" w:cs="Calibri"/>
        </w:rPr>
        <w:t>.</w:t>
      </w:r>
    </w:p>
    <w:p w14:paraId="05F26AEE" w14:textId="77777777" w:rsidR="00186F40" w:rsidRDefault="00186F40" w:rsidP="009B794E">
      <w:r>
        <w:fldChar w:fldCharType="end"/>
      </w:r>
    </w:p>
    <w:sectPr w:rsidR="00186F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Iskoola Pota">
    <w:panose1 w:val="020B0502040204020203"/>
    <w:charset w:val="00"/>
    <w:family w:val="swiss"/>
    <w:pitch w:val="variable"/>
    <w:sig w:usb0="00000003" w:usb1="00000000" w:usb2="000002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B794E"/>
    <w:rsid w:val="00106091"/>
    <w:rsid w:val="00186F40"/>
    <w:rsid w:val="001A6D0F"/>
    <w:rsid w:val="002F7D08"/>
    <w:rsid w:val="003E6371"/>
    <w:rsid w:val="00493294"/>
    <w:rsid w:val="004C1B38"/>
    <w:rsid w:val="005977BE"/>
    <w:rsid w:val="0065030A"/>
    <w:rsid w:val="0069219B"/>
    <w:rsid w:val="0078161B"/>
    <w:rsid w:val="007D0225"/>
    <w:rsid w:val="007E5BE5"/>
    <w:rsid w:val="0082744D"/>
    <w:rsid w:val="00827ADB"/>
    <w:rsid w:val="00893767"/>
    <w:rsid w:val="0091628C"/>
    <w:rsid w:val="0096048E"/>
    <w:rsid w:val="00964389"/>
    <w:rsid w:val="009B794E"/>
    <w:rsid w:val="00A75B79"/>
    <w:rsid w:val="00AC478C"/>
    <w:rsid w:val="00BE54E7"/>
    <w:rsid w:val="00C14D0A"/>
    <w:rsid w:val="00CC46DE"/>
    <w:rsid w:val="00D538D6"/>
    <w:rsid w:val="00DF19E1"/>
    <w:rsid w:val="00E279BA"/>
    <w:rsid w:val="00EE3F4E"/>
    <w:rsid w:val="00F01DE1"/>
    <w:rsid w:val="00F51F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si-L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40DC183"/>
  <w15:chartTrackingRefBased/>
  <w15:docId w15:val="{74BA8704-D2B4-43B1-8511-9FE35758AA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teraturverzeichnis">
    <w:name w:val="Bibliography"/>
    <w:basedOn w:val="Standard"/>
    <w:next w:val="Standard"/>
    <w:uiPriority w:val="37"/>
    <w:unhideWhenUsed/>
    <w:rsid w:val="001060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820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22236</Words>
  <Characters>140091</Characters>
  <Application>Microsoft Office Word</Application>
  <DocSecurity>0</DocSecurity>
  <Lines>1167</Lines>
  <Paragraphs>3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shington</Company>
  <LinksUpToDate>false</LinksUpToDate>
  <CharactersWithSpaces>162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t Antony</dc:creator>
  <cp:keywords/>
  <dc:description/>
  <cp:lastModifiedBy>Christine Frei</cp:lastModifiedBy>
  <cp:revision>5</cp:revision>
  <dcterms:created xsi:type="dcterms:W3CDTF">2021-03-23T08:26:00Z</dcterms:created>
  <dcterms:modified xsi:type="dcterms:W3CDTF">2021-06-02T0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1"&gt;&lt;session id="COSpXCqw"/&gt;&lt;style id="http://www.zotero.org/styles/the-lancet" hasBibliography="1" bibliographyStyleHasBeenSet="1"/&gt;&lt;prefs&gt;&lt;pref name="fieldType" value="Field"/&gt;&lt;pref name="delayCitationUpdates" </vt:lpwstr>
  </property>
  <property fmtid="{D5CDD505-2E9C-101B-9397-08002B2CF9AE}" pid="3" name="ZOTERO_PREF_2">
    <vt:lpwstr>value="true"/&gt;&lt;pref name="dontAskDelayCitationUpdates" value="true"/&gt;&lt;/prefs&gt;&lt;/data&gt;</vt:lpwstr>
  </property>
</Properties>
</file>